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26BC0" w:rsidRPr="0011568E" w:rsidRDefault="00A26BC0" w:rsidP="00A26BC0">
      <w:pPr>
        <w:jc w:val="center"/>
        <w:rPr>
          <w:rFonts w:ascii="Times New Roman" w:hAnsi="Times New Roman" w:cs="Times New Roman"/>
          <w:b/>
          <w:sz w:val="40"/>
          <w:szCs w:val="40"/>
        </w:rPr>
      </w:pPr>
      <w:r w:rsidRPr="0011568E">
        <w:rPr>
          <w:rFonts w:ascii="Times New Roman" w:hAnsi="Times New Roman" w:cs="Times New Roman"/>
          <w:b/>
          <w:sz w:val="40"/>
          <w:szCs w:val="40"/>
        </w:rPr>
        <w:t>Supplementary Table</w:t>
      </w:r>
    </w:p>
    <w:p w:rsidR="00A26BC0" w:rsidRDefault="00A26BC0" w:rsidP="00A26BC0">
      <w:pPr>
        <w:jc w:val="both"/>
        <w:rPr>
          <w:rFonts w:ascii="Times New Roman" w:hAnsi="Times New Roman" w:cs="Times New Roman"/>
          <w:b/>
          <w:sz w:val="32"/>
          <w:szCs w:val="32"/>
        </w:rPr>
      </w:pPr>
    </w:p>
    <w:p w:rsidR="00A26BC0" w:rsidRPr="0011568E" w:rsidRDefault="00A26BC0" w:rsidP="00A26BC0">
      <w:pPr>
        <w:spacing w:after="100" w:line="360" w:lineRule="auto"/>
        <w:jc w:val="both"/>
        <w:rPr>
          <w:rFonts w:ascii="Times New Roman" w:hAnsi="Times New Roman" w:cs="Times New Roman"/>
          <w:b/>
          <w:sz w:val="32"/>
          <w:szCs w:val="32"/>
        </w:rPr>
      </w:pPr>
      <w:r w:rsidRPr="0011568E">
        <w:rPr>
          <w:rFonts w:ascii="Times New Roman" w:hAnsi="Times New Roman" w:cs="Times New Roman"/>
          <w:b/>
          <w:sz w:val="32"/>
          <w:szCs w:val="32"/>
        </w:rPr>
        <w:t>Table of Contents</w:t>
      </w:r>
    </w:p>
    <w:p w:rsidR="00A26BC0" w:rsidRPr="00EC51E6" w:rsidRDefault="00A26BC0" w:rsidP="00A26BC0">
      <w:pPr>
        <w:spacing w:after="1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EC51E6">
        <w:rPr>
          <w:rFonts w:ascii="Times New Roman" w:hAnsi="Times New Roman" w:cs="Times New Roman"/>
          <w:b/>
          <w:sz w:val="24"/>
          <w:szCs w:val="24"/>
        </w:rPr>
        <w:t xml:space="preserve">Table S1. </w:t>
      </w:r>
      <w:r w:rsidRPr="00EC51E6">
        <w:rPr>
          <w:rFonts w:ascii="Times New Roman" w:hAnsi="Times New Roman" w:cs="Times New Roman"/>
          <w:sz w:val="24"/>
          <w:szCs w:val="24"/>
        </w:rPr>
        <w:t>Cervical cancer dat</w:t>
      </w:r>
      <w:r w:rsidR="00AB78EE">
        <w:rPr>
          <w:rFonts w:ascii="Times New Roman" w:hAnsi="Times New Roman" w:cs="Times New Roman"/>
          <w:sz w:val="24"/>
          <w:szCs w:val="24"/>
        </w:rPr>
        <w:t>a description……………………………………………….....</w:t>
      </w:r>
      <w:r w:rsidRPr="00EC51E6">
        <w:rPr>
          <w:rFonts w:ascii="Times New Roman" w:hAnsi="Times New Roman" w:cs="Times New Roman"/>
          <w:b/>
          <w:sz w:val="24"/>
          <w:szCs w:val="24"/>
        </w:rPr>
        <w:t>Page 2</w:t>
      </w:r>
    </w:p>
    <w:p w:rsidR="00A26BC0" w:rsidRPr="00EC51E6" w:rsidRDefault="00A26BC0" w:rsidP="00A26BC0">
      <w:pPr>
        <w:spacing w:after="1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2</w:t>
      </w:r>
      <w:r w:rsidRPr="00EC51E6">
        <w:rPr>
          <w:rFonts w:ascii="Times New Roman" w:hAnsi="Times New Roman" w:cs="Times New Roman"/>
          <w:b/>
          <w:sz w:val="24"/>
          <w:szCs w:val="24"/>
        </w:rPr>
        <w:t>.</w:t>
      </w:r>
      <w:r w:rsidRPr="00EC51E6">
        <w:rPr>
          <w:rFonts w:ascii="Times New Roman" w:hAnsi="Times New Roman" w:cs="Times New Roman"/>
          <w:sz w:val="24"/>
          <w:szCs w:val="24"/>
        </w:rPr>
        <w:t xml:space="preserve"> Identification of Biological Processes (BPs) of </w:t>
      </w:r>
      <w:r w:rsidR="00A27289">
        <w:rPr>
          <w:rFonts w:ascii="Times New Roman" w:hAnsi="Times New Roman" w:cs="Times New Roman"/>
          <w:sz w:val="24"/>
          <w:szCs w:val="24"/>
        </w:rPr>
        <w:t>key genes</w:t>
      </w:r>
      <w:r w:rsidRPr="00EC51E6">
        <w:rPr>
          <w:rFonts w:ascii="Times New Roman" w:hAnsi="Times New Roman" w:cs="Times New Roman"/>
          <w:sz w:val="24"/>
          <w:szCs w:val="24"/>
        </w:rPr>
        <w:t xml:space="preserve"> from three databases (DAVID,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Enrichr</w:t>
      </w:r>
      <w:proofErr w:type="spellEnd"/>
      <w:r w:rsidR="00A27289">
        <w:rPr>
          <w:rFonts w:ascii="Times New Roman" w:hAnsi="Times New Roman" w:cs="Times New Roman"/>
          <w:sz w:val="24"/>
          <w:szCs w:val="24"/>
        </w:rPr>
        <w:t>,</w:t>
      </w:r>
      <w:r w:rsidRPr="00EC51E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WebGestalt</w:t>
      </w:r>
      <w:proofErr w:type="spellEnd"/>
      <w:r w:rsidRPr="00EC51E6">
        <w:rPr>
          <w:rFonts w:ascii="Times New Roman" w:hAnsi="Times New Roman" w:cs="Times New Roman"/>
          <w:sz w:val="24"/>
          <w:szCs w:val="24"/>
        </w:rPr>
        <w:t>)………………………………………………</w:t>
      </w:r>
      <w:r w:rsidR="00A15645">
        <w:rPr>
          <w:rFonts w:ascii="Times New Roman" w:hAnsi="Times New Roman" w:cs="Times New Roman"/>
          <w:sz w:val="24"/>
          <w:szCs w:val="24"/>
        </w:rPr>
        <w:t>……….</w:t>
      </w:r>
      <w:r w:rsidRPr="00EC51E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EC51E6">
        <w:rPr>
          <w:rFonts w:ascii="Times New Roman" w:hAnsi="Times New Roman" w:cs="Times New Roman"/>
          <w:sz w:val="24"/>
          <w:szCs w:val="24"/>
        </w:rPr>
        <w:t xml:space="preserve"> </w:t>
      </w:r>
      <w:r w:rsidRPr="00EC51E6">
        <w:rPr>
          <w:rFonts w:ascii="Times New Roman" w:hAnsi="Times New Roman" w:cs="Times New Roman"/>
          <w:b/>
          <w:sz w:val="24"/>
          <w:szCs w:val="24"/>
        </w:rPr>
        <w:t>(See Excel File)</w:t>
      </w:r>
    </w:p>
    <w:p w:rsidR="00A26BC0" w:rsidRPr="00EC51E6" w:rsidRDefault="00A26BC0" w:rsidP="00A26BC0">
      <w:pPr>
        <w:spacing w:after="1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3</w:t>
      </w:r>
      <w:r w:rsidRPr="00EC51E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EC51E6">
        <w:rPr>
          <w:rFonts w:ascii="Times New Roman" w:hAnsi="Times New Roman" w:cs="Times New Roman"/>
          <w:sz w:val="24"/>
          <w:szCs w:val="24"/>
        </w:rPr>
        <w:t xml:space="preserve">Identification of Cellular Components (CCs) of </w:t>
      </w:r>
      <w:r w:rsidR="00A27289">
        <w:rPr>
          <w:rFonts w:ascii="Times New Roman" w:hAnsi="Times New Roman" w:cs="Times New Roman"/>
          <w:sz w:val="24"/>
          <w:szCs w:val="24"/>
        </w:rPr>
        <w:t>key genes</w:t>
      </w:r>
      <w:r w:rsidRPr="00EC51E6">
        <w:rPr>
          <w:rFonts w:ascii="Times New Roman" w:hAnsi="Times New Roman" w:cs="Times New Roman"/>
          <w:sz w:val="24"/>
          <w:szCs w:val="24"/>
        </w:rPr>
        <w:t xml:space="preserve"> from three databases (DAVID,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Enrichr</w:t>
      </w:r>
      <w:proofErr w:type="spellEnd"/>
      <w:r w:rsidR="00A27289">
        <w:rPr>
          <w:rFonts w:ascii="Times New Roman" w:hAnsi="Times New Roman" w:cs="Times New Roman"/>
          <w:sz w:val="24"/>
          <w:szCs w:val="24"/>
        </w:rPr>
        <w:t>,</w:t>
      </w:r>
      <w:r w:rsidRPr="00EC51E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WebGestalt</w:t>
      </w:r>
      <w:proofErr w:type="spellEnd"/>
      <w:r w:rsidRPr="00EC51E6">
        <w:rPr>
          <w:rFonts w:ascii="Times New Roman" w:hAnsi="Times New Roman" w:cs="Times New Roman"/>
          <w:sz w:val="24"/>
          <w:szCs w:val="24"/>
        </w:rPr>
        <w:t>)………………………………………………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C51E6">
        <w:rPr>
          <w:rFonts w:ascii="Times New Roman" w:hAnsi="Times New Roman" w:cs="Times New Roman"/>
          <w:b/>
          <w:sz w:val="24"/>
          <w:szCs w:val="24"/>
        </w:rPr>
        <w:t>(See Excel File)</w:t>
      </w:r>
    </w:p>
    <w:p w:rsidR="00A26BC0" w:rsidRPr="00EC51E6" w:rsidRDefault="00A26BC0" w:rsidP="00A26BC0">
      <w:pPr>
        <w:spacing w:after="1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4</w:t>
      </w:r>
      <w:r w:rsidRPr="00EC51E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EC51E6">
        <w:rPr>
          <w:rFonts w:ascii="Times New Roman" w:hAnsi="Times New Roman" w:cs="Times New Roman"/>
          <w:sz w:val="24"/>
          <w:szCs w:val="24"/>
        </w:rPr>
        <w:t xml:space="preserve">Identification of Molecular Functions (MFs) of </w:t>
      </w:r>
      <w:r w:rsidR="00A27289">
        <w:rPr>
          <w:rFonts w:ascii="Times New Roman" w:hAnsi="Times New Roman" w:cs="Times New Roman"/>
          <w:sz w:val="24"/>
          <w:szCs w:val="24"/>
        </w:rPr>
        <w:t>key genes</w:t>
      </w:r>
      <w:r w:rsidRPr="00EC51E6">
        <w:rPr>
          <w:rFonts w:ascii="Times New Roman" w:hAnsi="Times New Roman" w:cs="Times New Roman"/>
          <w:sz w:val="24"/>
          <w:szCs w:val="24"/>
        </w:rPr>
        <w:t xml:space="preserve"> from three databases (DAVID,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Enrichr</w:t>
      </w:r>
      <w:proofErr w:type="spellEnd"/>
      <w:r w:rsidR="00A27289">
        <w:rPr>
          <w:rFonts w:ascii="Times New Roman" w:hAnsi="Times New Roman" w:cs="Times New Roman"/>
          <w:sz w:val="24"/>
          <w:szCs w:val="24"/>
        </w:rPr>
        <w:t>,</w:t>
      </w:r>
      <w:r w:rsidRPr="00EC51E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WebGestalt</w:t>
      </w:r>
      <w:proofErr w:type="spellEnd"/>
      <w:r w:rsidRPr="00EC51E6">
        <w:rPr>
          <w:rFonts w:ascii="Times New Roman" w:hAnsi="Times New Roman" w:cs="Times New Roman"/>
          <w:sz w:val="24"/>
          <w:szCs w:val="24"/>
        </w:rPr>
        <w:t xml:space="preserve">)...………………….…………………………. </w:t>
      </w:r>
      <w:r w:rsidRPr="00EC51E6">
        <w:rPr>
          <w:rFonts w:ascii="Times New Roman" w:hAnsi="Times New Roman" w:cs="Times New Roman"/>
          <w:b/>
          <w:sz w:val="24"/>
          <w:szCs w:val="24"/>
        </w:rPr>
        <w:t>(See Excel File)</w:t>
      </w:r>
    </w:p>
    <w:p w:rsidR="00A26BC0" w:rsidRPr="00EC51E6" w:rsidRDefault="00A26BC0" w:rsidP="00A26BC0">
      <w:pPr>
        <w:spacing w:after="1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5</w:t>
      </w:r>
      <w:r w:rsidRPr="00EC51E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EC51E6">
        <w:rPr>
          <w:rFonts w:ascii="Times New Roman" w:hAnsi="Times New Roman" w:cs="Times New Roman"/>
          <w:sz w:val="24"/>
          <w:szCs w:val="24"/>
        </w:rPr>
        <w:t xml:space="preserve">Identification of KEGG pathways of </w:t>
      </w:r>
      <w:r w:rsidR="00A27289">
        <w:rPr>
          <w:rFonts w:ascii="Times New Roman" w:hAnsi="Times New Roman" w:cs="Times New Roman"/>
          <w:sz w:val="24"/>
          <w:szCs w:val="24"/>
        </w:rPr>
        <w:t>key g</w:t>
      </w:r>
      <w:r w:rsidRPr="00EC51E6">
        <w:rPr>
          <w:rFonts w:ascii="Times New Roman" w:hAnsi="Times New Roman" w:cs="Times New Roman"/>
          <w:sz w:val="24"/>
          <w:szCs w:val="24"/>
        </w:rPr>
        <w:t xml:space="preserve">enes from three databases (DAVID,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Enrichr</w:t>
      </w:r>
      <w:proofErr w:type="spellEnd"/>
      <w:r w:rsidR="00A27289">
        <w:rPr>
          <w:rFonts w:ascii="Times New Roman" w:hAnsi="Times New Roman" w:cs="Times New Roman"/>
          <w:sz w:val="24"/>
          <w:szCs w:val="24"/>
        </w:rPr>
        <w:t>,</w:t>
      </w:r>
      <w:r w:rsidRPr="00EC51E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WebGestalt</w:t>
      </w:r>
      <w:proofErr w:type="spellEnd"/>
      <w:r w:rsidRPr="00EC51E6">
        <w:rPr>
          <w:rFonts w:ascii="Times New Roman" w:hAnsi="Times New Roman" w:cs="Times New Roman"/>
          <w:sz w:val="24"/>
          <w:szCs w:val="24"/>
        </w:rPr>
        <w:t xml:space="preserve">)…………………....………………….…………………………. </w:t>
      </w:r>
      <w:r w:rsidRPr="00EC51E6">
        <w:rPr>
          <w:rFonts w:ascii="Times New Roman" w:hAnsi="Times New Roman" w:cs="Times New Roman"/>
          <w:b/>
          <w:sz w:val="24"/>
          <w:szCs w:val="24"/>
        </w:rPr>
        <w:t>(See Excel File)</w:t>
      </w:r>
    </w:p>
    <w:p w:rsidR="00A26BC0" w:rsidRPr="00EC51E6" w:rsidRDefault="00A26BC0" w:rsidP="00A26BC0">
      <w:pPr>
        <w:spacing w:after="1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6</w:t>
      </w:r>
      <w:r w:rsidRPr="00EC51E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EC51E6">
        <w:rPr>
          <w:rFonts w:ascii="Times New Roman" w:hAnsi="Times New Roman" w:cs="Times New Roman"/>
          <w:sz w:val="24"/>
          <w:szCs w:val="24"/>
        </w:rPr>
        <w:t>Identifi</w:t>
      </w:r>
      <w:r w:rsidR="00634470">
        <w:rPr>
          <w:rFonts w:ascii="Times New Roman" w:hAnsi="Times New Roman" w:cs="Times New Roman"/>
          <w:sz w:val="24"/>
          <w:szCs w:val="24"/>
        </w:rPr>
        <w:t xml:space="preserve">cation of </w:t>
      </w:r>
      <w:proofErr w:type="spellStart"/>
      <w:r w:rsidR="00634470">
        <w:rPr>
          <w:rFonts w:ascii="Times New Roman" w:hAnsi="Times New Roman" w:cs="Times New Roman"/>
          <w:sz w:val="24"/>
          <w:szCs w:val="24"/>
        </w:rPr>
        <w:t>Reactome</w:t>
      </w:r>
      <w:proofErr w:type="spellEnd"/>
      <w:r w:rsidR="00634470">
        <w:rPr>
          <w:rFonts w:ascii="Times New Roman" w:hAnsi="Times New Roman" w:cs="Times New Roman"/>
          <w:sz w:val="24"/>
          <w:szCs w:val="24"/>
        </w:rPr>
        <w:t xml:space="preserve"> pathways of key g</w:t>
      </w:r>
      <w:r w:rsidRPr="00EC51E6">
        <w:rPr>
          <w:rFonts w:ascii="Times New Roman" w:hAnsi="Times New Roman" w:cs="Times New Roman"/>
          <w:sz w:val="24"/>
          <w:szCs w:val="24"/>
        </w:rPr>
        <w:t xml:space="preserve">enes from three databases (DAVID,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Enrichr</w:t>
      </w:r>
      <w:proofErr w:type="spellEnd"/>
      <w:r w:rsidR="00A27289">
        <w:rPr>
          <w:rFonts w:ascii="Times New Roman" w:hAnsi="Times New Roman" w:cs="Times New Roman"/>
          <w:sz w:val="24"/>
          <w:szCs w:val="24"/>
        </w:rPr>
        <w:t>,</w:t>
      </w:r>
      <w:r w:rsidRPr="00EC51E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WebGestalt</w:t>
      </w:r>
      <w:proofErr w:type="spellEnd"/>
      <w:r w:rsidRPr="00EC51E6">
        <w:rPr>
          <w:rFonts w:ascii="Times New Roman" w:hAnsi="Times New Roman" w:cs="Times New Roman"/>
          <w:sz w:val="24"/>
          <w:szCs w:val="24"/>
        </w:rPr>
        <w:t>)...………………....………………….……………….....</w:t>
      </w:r>
      <w:r w:rsidRPr="00EC51E6">
        <w:rPr>
          <w:rFonts w:ascii="Times New Roman" w:hAnsi="Times New Roman" w:cs="Times New Roman"/>
          <w:b/>
          <w:sz w:val="24"/>
          <w:szCs w:val="24"/>
        </w:rPr>
        <w:t xml:space="preserve"> (See Excel File)</w:t>
      </w:r>
    </w:p>
    <w:p w:rsidR="00A26BC0" w:rsidRPr="00EC51E6" w:rsidRDefault="00A26BC0" w:rsidP="00A26BC0">
      <w:pPr>
        <w:spacing w:after="1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7</w:t>
      </w:r>
      <w:r w:rsidRPr="00EC51E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EC51E6">
        <w:rPr>
          <w:rFonts w:ascii="Times New Roman" w:hAnsi="Times New Roman" w:cs="Times New Roman"/>
          <w:sz w:val="24"/>
          <w:szCs w:val="24"/>
        </w:rPr>
        <w:t xml:space="preserve">Identification of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WikiPa</w:t>
      </w:r>
      <w:r w:rsidR="00634470">
        <w:rPr>
          <w:rFonts w:ascii="Times New Roman" w:hAnsi="Times New Roman" w:cs="Times New Roman"/>
          <w:sz w:val="24"/>
          <w:szCs w:val="24"/>
        </w:rPr>
        <w:t>thways</w:t>
      </w:r>
      <w:proofErr w:type="spellEnd"/>
      <w:r w:rsidR="00634470">
        <w:rPr>
          <w:rFonts w:ascii="Times New Roman" w:hAnsi="Times New Roman" w:cs="Times New Roman"/>
          <w:sz w:val="24"/>
          <w:szCs w:val="24"/>
        </w:rPr>
        <w:t xml:space="preserve"> of key g</w:t>
      </w:r>
      <w:r w:rsidRPr="00EC51E6">
        <w:rPr>
          <w:rFonts w:ascii="Times New Roman" w:hAnsi="Times New Roman" w:cs="Times New Roman"/>
          <w:sz w:val="24"/>
          <w:szCs w:val="24"/>
        </w:rPr>
        <w:t xml:space="preserve">enes from three databases (DAVID,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Enrichr</w:t>
      </w:r>
      <w:proofErr w:type="spellEnd"/>
      <w:r w:rsidR="00A27289">
        <w:rPr>
          <w:rFonts w:ascii="Times New Roman" w:hAnsi="Times New Roman" w:cs="Times New Roman"/>
          <w:sz w:val="24"/>
          <w:szCs w:val="24"/>
        </w:rPr>
        <w:t>,</w:t>
      </w:r>
      <w:r w:rsidRPr="00EC51E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EC51E6">
        <w:rPr>
          <w:rFonts w:ascii="Times New Roman" w:hAnsi="Times New Roman" w:cs="Times New Roman"/>
          <w:sz w:val="24"/>
          <w:szCs w:val="24"/>
        </w:rPr>
        <w:t>WebGestalt</w:t>
      </w:r>
      <w:proofErr w:type="spellEnd"/>
      <w:r w:rsidRPr="00EC51E6">
        <w:rPr>
          <w:rFonts w:ascii="Times New Roman" w:hAnsi="Times New Roman" w:cs="Times New Roman"/>
          <w:sz w:val="24"/>
          <w:szCs w:val="24"/>
        </w:rPr>
        <w:t xml:space="preserve">)......……………...………....………………….……………….... </w:t>
      </w:r>
      <w:r w:rsidRPr="00EC51E6">
        <w:rPr>
          <w:rFonts w:ascii="Times New Roman" w:hAnsi="Times New Roman" w:cs="Times New Roman"/>
          <w:b/>
          <w:sz w:val="24"/>
          <w:szCs w:val="24"/>
        </w:rPr>
        <w:t>(See Excel File)</w:t>
      </w:r>
    </w:p>
    <w:p w:rsidR="00A26BC0" w:rsidRPr="00EC51E6" w:rsidRDefault="00A26BC0" w:rsidP="00A26BC0">
      <w:pPr>
        <w:spacing w:after="1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S8</w:t>
      </w:r>
      <w:r w:rsidRPr="00EC51E6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A27289">
        <w:rPr>
          <w:rFonts w:ascii="Times New Roman" w:hAnsi="Times New Roman" w:cs="Times New Roman"/>
          <w:sz w:val="24"/>
          <w:szCs w:val="24"/>
        </w:rPr>
        <w:t>Binding</w:t>
      </w:r>
      <w:r w:rsidRPr="00EC51E6">
        <w:rPr>
          <w:rFonts w:ascii="Times New Roman" w:hAnsi="Times New Roman" w:cs="Times New Roman"/>
          <w:sz w:val="24"/>
          <w:szCs w:val="24"/>
        </w:rPr>
        <w:t xml:space="preserve"> Affinity Score (BAS)………………………………………... </w:t>
      </w:r>
      <w:r w:rsidRPr="00EC51E6">
        <w:rPr>
          <w:rFonts w:ascii="Times New Roman" w:hAnsi="Times New Roman" w:cs="Times New Roman"/>
          <w:b/>
          <w:sz w:val="24"/>
          <w:szCs w:val="24"/>
        </w:rPr>
        <w:t>(See Excel File)</w:t>
      </w:r>
    </w:p>
    <w:p w:rsidR="005072FD" w:rsidRPr="00993BFF" w:rsidRDefault="00993BFF" w:rsidP="00A26BC0">
      <w:pPr>
        <w:spacing w:after="1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able S9</w:t>
      </w:r>
      <w:r w:rsidRPr="007F4B8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27289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ollection </w:t>
      </w:r>
      <w:r w:rsidR="00A27289">
        <w:rPr>
          <w:rFonts w:ascii="Times New Roman" w:hAnsi="Times New Roman" w:cs="Times New Roman"/>
          <w:sz w:val="24"/>
          <w:szCs w:val="24"/>
        </w:rPr>
        <w:t xml:space="preserve">of gene entities </w:t>
      </w:r>
      <w:r>
        <w:rPr>
          <w:rFonts w:ascii="Times New Roman" w:hAnsi="Times New Roman" w:cs="Times New Roman"/>
          <w:sz w:val="24"/>
          <w:szCs w:val="24"/>
        </w:rPr>
        <w:t>from t</w:t>
      </w:r>
      <w:r w:rsidR="00A27289">
        <w:rPr>
          <w:rFonts w:ascii="Times New Roman" w:hAnsi="Times New Roman" w:cs="Times New Roman"/>
          <w:sz w:val="24"/>
          <w:szCs w:val="24"/>
        </w:rPr>
        <w:t>he literature review…………………………</w:t>
      </w:r>
      <w:r w:rsidRPr="001E102A">
        <w:rPr>
          <w:rFonts w:ascii="Times New Roman" w:hAnsi="Times New Roman" w:cs="Times New Roman"/>
          <w:b/>
          <w:sz w:val="24"/>
          <w:szCs w:val="24"/>
        </w:rPr>
        <w:t>Page 2</w:t>
      </w:r>
      <w:r w:rsidR="00EA3A57">
        <w:rPr>
          <w:rFonts w:ascii="Times New Roman" w:hAnsi="Times New Roman" w:cs="Times New Roman"/>
          <w:b/>
          <w:sz w:val="24"/>
          <w:szCs w:val="24"/>
        </w:rPr>
        <w:t>-5</w:t>
      </w:r>
    </w:p>
    <w:p w:rsidR="00A26BC0" w:rsidRPr="00EC51E6" w:rsidRDefault="005072FD" w:rsidP="00A26BC0">
      <w:pPr>
        <w:spacing w:after="1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able S1</w:t>
      </w:r>
      <w:r w:rsidR="00A15645">
        <w:rPr>
          <w:rFonts w:ascii="Times New Roman" w:hAnsi="Times New Roman" w:cs="Times New Roman"/>
          <w:b/>
          <w:bCs/>
          <w:sz w:val="24"/>
          <w:szCs w:val="24"/>
        </w:rPr>
        <w:t>0</w:t>
      </w:r>
      <w:r w:rsidR="00A26BC0" w:rsidRPr="00EC51E6">
        <w:rPr>
          <w:rFonts w:ascii="Times New Roman" w:hAnsi="Times New Roman" w:cs="Times New Roman"/>
          <w:sz w:val="24"/>
          <w:szCs w:val="24"/>
        </w:rPr>
        <w:t>. The average values of RMSD, RMSF, SASA, Radius of gyration (</w:t>
      </w:r>
      <w:proofErr w:type="spellStart"/>
      <w:r w:rsidR="00A26BC0" w:rsidRPr="00EC51E6">
        <w:rPr>
          <w:rFonts w:ascii="Times New Roman" w:hAnsi="Times New Roman" w:cs="Times New Roman"/>
          <w:sz w:val="24"/>
          <w:szCs w:val="24"/>
        </w:rPr>
        <w:t>Rg</w:t>
      </w:r>
      <w:proofErr w:type="spellEnd"/>
      <w:r w:rsidR="00A26BC0" w:rsidRPr="00EC51E6">
        <w:rPr>
          <w:rFonts w:ascii="Times New Roman" w:hAnsi="Times New Roman" w:cs="Times New Roman"/>
          <w:sz w:val="24"/>
          <w:szCs w:val="24"/>
        </w:rPr>
        <w:t xml:space="preserve">), and MM-PBSA binding free energy for the highest-ranked </w:t>
      </w:r>
      <w:r w:rsidR="00A27289">
        <w:rPr>
          <w:rFonts w:ascii="Times New Roman" w:hAnsi="Times New Roman" w:cs="Times New Roman"/>
          <w:sz w:val="24"/>
          <w:szCs w:val="24"/>
        </w:rPr>
        <w:t>protein-ligand</w:t>
      </w:r>
      <w:r w:rsidR="00A26BC0" w:rsidRPr="00EC51E6">
        <w:rPr>
          <w:rFonts w:ascii="Times New Roman" w:hAnsi="Times New Roman" w:cs="Times New Roman"/>
          <w:sz w:val="24"/>
          <w:szCs w:val="24"/>
        </w:rPr>
        <w:t xml:space="preserve"> complexes…………………….</w:t>
      </w:r>
      <w:r w:rsidR="00AB78EE">
        <w:rPr>
          <w:rFonts w:ascii="Times New Roman" w:hAnsi="Times New Roman" w:cs="Times New Roman"/>
          <w:sz w:val="24"/>
          <w:szCs w:val="24"/>
        </w:rPr>
        <w:t>.</w:t>
      </w:r>
      <w:r w:rsidR="00A26BC0" w:rsidRPr="00EC51E6">
        <w:rPr>
          <w:rFonts w:ascii="Times New Roman" w:hAnsi="Times New Roman" w:cs="Times New Roman"/>
          <w:b/>
          <w:sz w:val="24"/>
          <w:szCs w:val="24"/>
        </w:rPr>
        <w:t xml:space="preserve"> Page </w:t>
      </w:r>
      <w:r w:rsidR="00DC60E7">
        <w:rPr>
          <w:rFonts w:ascii="Times New Roman" w:hAnsi="Times New Roman" w:cs="Times New Roman"/>
          <w:b/>
          <w:sz w:val="24"/>
          <w:szCs w:val="24"/>
        </w:rPr>
        <w:t>5</w:t>
      </w:r>
    </w:p>
    <w:p w:rsidR="00A26BC0" w:rsidRDefault="00A26BC0" w:rsidP="00A26BC0">
      <w:pPr>
        <w:tabs>
          <w:tab w:val="left" w:pos="1185"/>
        </w:tabs>
        <w:spacing w:after="1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 S1</w:t>
      </w:r>
      <w:r w:rsidRPr="00EC51E6">
        <w:rPr>
          <w:rFonts w:ascii="Times New Roman" w:hAnsi="Times New Roman" w:cs="Times New Roman"/>
          <w:b/>
          <w:sz w:val="24"/>
          <w:szCs w:val="24"/>
        </w:rPr>
        <w:t>.</w:t>
      </w:r>
      <w:r w:rsidR="0063447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EC51E6">
        <w:rPr>
          <w:rFonts w:ascii="Times New Roman" w:hAnsi="Times New Roman" w:cs="Times New Roman"/>
          <w:sz w:val="24"/>
          <w:szCs w:val="24"/>
        </w:rPr>
        <w:t>Top five hub genes obtained from the literature review through the PPI network analysis………………………………………………………………………………………</w:t>
      </w:r>
      <w:r w:rsidR="00EA3A57">
        <w:rPr>
          <w:rFonts w:ascii="Times New Roman" w:hAnsi="Times New Roman" w:cs="Times New Roman"/>
          <w:b/>
          <w:sz w:val="24"/>
          <w:szCs w:val="24"/>
        </w:rPr>
        <w:t>Page 7</w:t>
      </w:r>
    </w:p>
    <w:p w:rsidR="00A26BC0" w:rsidRDefault="00A26BC0" w:rsidP="00A26BC0">
      <w:pPr>
        <w:tabs>
          <w:tab w:val="left" w:pos="1185"/>
        </w:tabs>
        <w:spacing w:after="1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26BC0" w:rsidRDefault="00A26BC0" w:rsidP="00A26BC0">
      <w:pPr>
        <w:tabs>
          <w:tab w:val="left" w:pos="1185"/>
        </w:tabs>
        <w:spacing w:after="10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26BC0" w:rsidRDefault="00A26BC0" w:rsidP="00A26BC0">
      <w:pPr>
        <w:tabs>
          <w:tab w:val="left" w:pos="1185"/>
        </w:tabs>
        <w:spacing w:after="10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A3A57" w:rsidRPr="00EC51E6" w:rsidRDefault="00EA3A57" w:rsidP="00A26BC0">
      <w:pPr>
        <w:tabs>
          <w:tab w:val="left" w:pos="1185"/>
        </w:tabs>
        <w:spacing w:after="10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26BC0" w:rsidRPr="009547DF" w:rsidRDefault="00A26BC0" w:rsidP="00A26BC0">
      <w:pPr>
        <w:rPr>
          <w:rFonts w:ascii="Times New Roman" w:hAnsi="Times New Roman" w:cs="Times New Roman"/>
          <w:b/>
          <w:sz w:val="24"/>
          <w:szCs w:val="24"/>
        </w:rPr>
      </w:pPr>
      <w:r w:rsidRPr="009547DF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>
        <w:rPr>
          <w:rFonts w:ascii="Times New Roman" w:hAnsi="Times New Roman" w:cs="Times New Roman"/>
          <w:b/>
          <w:sz w:val="24"/>
          <w:szCs w:val="24"/>
        </w:rPr>
        <w:t>S1.</w:t>
      </w:r>
      <w:r w:rsidRPr="009547DF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ervical c</w:t>
      </w:r>
      <w:r w:rsidRPr="009547DF">
        <w:rPr>
          <w:rFonts w:ascii="Times New Roman" w:hAnsi="Times New Roman" w:cs="Times New Roman"/>
          <w:sz w:val="24"/>
          <w:szCs w:val="24"/>
        </w:rPr>
        <w:t>ancer data description.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379"/>
        <w:gridCol w:w="1487"/>
        <w:gridCol w:w="1464"/>
        <w:gridCol w:w="2246"/>
        <w:gridCol w:w="928"/>
        <w:gridCol w:w="1846"/>
      </w:tblGrid>
      <w:tr w:rsidR="00A26BC0" w:rsidRPr="00594590" w:rsidTr="00896C09">
        <w:trPr>
          <w:trHeight w:val="17"/>
          <w:jc w:val="center"/>
        </w:trPr>
        <w:tc>
          <w:tcPr>
            <w:tcW w:w="737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94590">
              <w:rPr>
                <w:rFonts w:ascii="Times New Roman" w:hAnsi="Times New Roman" w:cs="Times New Roman"/>
                <w:b/>
              </w:rPr>
              <w:t>Data Type</w:t>
            </w:r>
          </w:p>
        </w:tc>
        <w:tc>
          <w:tcPr>
            <w:tcW w:w="795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94590">
              <w:rPr>
                <w:rFonts w:ascii="Times New Roman" w:hAnsi="Times New Roman" w:cs="Times New Roman"/>
                <w:b/>
              </w:rPr>
              <w:t>NCBI-Accession ID</w:t>
            </w:r>
          </w:p>
        </w:tc>
        <w:tc>
          <w:tcPr>
            <w:tcW w:w="783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94590">
              <w:rPr>
                <w:rFonts w:ascii="Times New Roman" w:hAnsi="Times New Roman" w:cs="Times New Roman"/>
                <w:b/>
              </w:rPr>
              <w:t>Countries of Data Collection</w:t>
            </w:r>
          </w:p>
        </w:tc>
        <w:tc>
          <w:tcPr>
            <w:tcW w:w="1201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94590">
              <w:rPr>
                <w:rFonts w:ascii="Times New Roman" w:hAnsi="Times New Roman" w:cs="Times New Roman"/>
                <w:b/>
              </w:rPr>
              <w:t>Array Type/ Platform</w:t>
            </w:r>
          </w:p>
        </w:tc>
        <w:tc>
          <w:tcPr>
            <w:tcW w:w="496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94590">
              <w:rPr>
                <w:rFonts w:ascii="Times New Roman" w:hAnsi="Times New Roman" w:cs="Times New Roman"/>
                <w:b/>
                <w:bCs/>
              </w:rPr>
              <w:t>No. of Genes</w:t>
            </w:r>
          </w:p>
        </w:tc>
        <w:tc>
          <w:tcPr>
            <w:tcW w:w="987" w:type="pct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94590">
              <w:rPr>
                <w:rFonts w:ascii="Times New Roman" w:hAnsi="Times New Roman" w:cs="Times New Roman"/>
                <w:b/>
              </w:rPr>
              <w:t>No. of Patients</w:t>
            </w:r>
          </w:p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594590">
              <w:rPr>
                <w:rFonts w:ascii="Times New Roman" w:hAnsi="Times New Roman" w:cs="Times New Roman"/>
                <w:b/>
              </w:rPr>
              <w:t>(Case/Control)</w:t>
            </w:r>
          </w:p>
        </w:tc>
      </w:tr>
      <w:tr w:rsidR="00A26BC0" w:rsidRPr="00594590" w:rsidTr="00896C09">
        <w:trPr>
          <w:trHeight w:val="17"/>
          <w:jc w:val="center"/>
        </w:trPr>
        <w:tc>
          <w:tcPr>
            <w:tcW w:w="737" w:type="pct"/>
            <w:vMerge w:val="restar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Microarray</w:t>
            </w:r>
          </w:p>
        </w:tc>
        <w:tc>
          <w:tcPr>
            <w:tcW w:w="795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GSE7803</w:t>
            </w:r>
          </w:p>
        </w:tc>
        <w:tc>
          <w:tcPr>
            <w:tcW w:w="783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94590">
              <w:rPr>
                <w:rFonts w:ascii="Times New Roman" w:hAnsi="Times New Roman" w:cs="Times New Roman"/>
                <w:color w:val="000000"/>
              </w:rPr>
              <w:t>USA</w:t>
            </w:r>
          </w:p>
        </w:tc>
        <w:tc>
          <w:tcPr>
            <w:tcW w:w="1201" w:type="pct"/>
            <w:vMerge w:val="restar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eastAsia="Times New Roman" w:hAnsi="Times New Roman" w:cs="Times New Roman"/>
              </w:rPr>
              <w:t xml:space="preserve">[HG-U133A] </w:t>
            </w:r>
            <w:proofErr w:type="spellStart"/>
            <w:r w:rsidRPr="00594590">
              <w:rPr>
                <w:rFonts w:ascii="Times New Roman" w:eastAsia="Times New Roman" w:hAnsi="Times New Roman" w:cs="Times New Roman"/>
              </w:rPr>
              <w:t>Affymetrix</w:t>
            </w:r>
            <w:proofErr w:type="spellEnd"/>
            <w:r w:rsidRPr="00594590">
              <w:rPr>
                <w:rFonts w:ascii="Times New Roman" w:eastAsia="Times New Roman" w:hAnsi="Times New Roman" w:cs="Times New Roman"/>
              </w:rPr>
              <w:t xml:space="preserve"> Human Genome U133A Array</w:t>
            </w:r>
          </w:p>
        </w:tc>
        <w:tc>
          <w:tcPr>
            <w:tcW w:w="496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22283</w:t>
            </w:r>
          </w:p>
        </w:tc>
        <w:tc>
          <w:tcPr>
            <w:tcW w:w="987" w:type="pct"/>
            <w:vAlign w:val="center"/>
          </w:tcPr>
          <w:p w:rsidR="00A26BC0" w:rsidRPr="00594590" w:rsidRDefault="00B3290D" w:rsidP="00896C09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  <w:r w:rsidR="00A26BC0" w:rsidRPr="00594590">
              <w:rPr>
                <w:rFonts w:ascii="Times New Roman" w:hAnsi="Times New Roman" w:cs="Times New Roman"/>
              </w:rPr>
              <w:t>1/10</w:t>
            </w:r>
          </w:p>
        </w:tc>
      </w:tr>
      <w:tr w:rsidR="00A26BC0" w:rsidRPr="00594590" w:rsidTr="00896C09">
        <w:trPr>
          <w:trHeight w:val="737"/>
          <w:jc w:val="center"/>
        </w:trPr>
        <w:tc>
          <w:tcPr>
            <w:tcW w:w="737" w:type="pct"/>
            <w:vMerge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95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GSE9750</w:t>
            </w:r>
          </w:p>
        </w:tc>
        <w:tc>
          <w:tcPr>
            <w:tcW w:w="783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94590">
              <w:rPr>
                <w:rFonts w:ascii="Times New Roman" w:hAnsi="Times New Roman" w:cs="Times New Roman"/>
                <w:color w:val="000000"/>
              </w:rPr>
              <w:t>USA</w:t>
            </w:r>
          </w:p>
        </w:tc>
        <w:tc>
          <w:tcPr>
            <w:tcW w:w="1201" w:type="pct"/>
            <w:vMerge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496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22283</w:t>
            </w:r>
          </w:p>
        </w:tc>
        <w:tc>
          <w:tcPr>
            <w:tcW w:w="987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33/24</w:t>
            </w:r>
          </w:p>
        </w:tc>
      </w:tr>
      <w:tr w:rsidR="00A26BC0" w:rsidRPr="00594590" w:rsidTr="00896C09">
        <w:trPr>
          <w:trHeight w:val="17"/>
          <w:jc w:val="center"/>
        </w:trPr>
        <w:tc>
          <w:tcPr>
            <w:tcW w:w="737" w:type="pct"/>
            <w:vMerge w:val="restar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RNA-</w:t>
            </w:r>
            <w:proofErr w:type="spellStart"/>
            <w:r w:rsidRPr="00594590">
              <w:rPr>
                <w:rFonts w:ascii="Times New Roman" w:hAnsi="Times New Roman" w:cs="Times New Roman"/>
              </w:rPr>
              <w:t>Seq</w:t>
            </w:r>
            <w:proofErr w:type="spellEnd"/>
          </w:p>
        </w:tc>
        <w:tc>
          <w:tcPr>
            <w:tcW w:w="795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GSE168244</w:t>
            </w:r>
          </w:p>
        </w:tc>
        <w:tc>
          <w:tcPr>
            <w:tcW w:w="783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94590">
              <w:rPr>
                <w:rFonts w:ascii="Times New Roman" w:hAnsi="Times New Roman" w:cs="Times New Roman"/>
                <w:color w:val="000000"/>
              </w:rPr>
              <w:t>Netherlands</w:t>
            </w:r>
          </w:p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01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94590">
              <w:rPr>
                <w:rFonts w:ascii="Times New Roman" w:hAnsi="Times New Roman" w:cs="Times New Roman"/>
              </w:rPr>
              <w:t>Illumina</w:t>
            </w:r>
            <w:proofErr w:type="spellEnd"/>
            <w:r w:rsidRPr="00594590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594590">
              <w:rPr>
                <w:rFonts w:ascii="Times New Roman" w:hAnsi="Times New Roman" w:cs="Times New Roman"/>
              </w:rPr>
              <w:t>NextSeq</w:t>
            </w:r>
            <w:proofErr w:type="spellEnd"/>
            <w:r w:rsidRPr="00594590">
              <w:rPr>
                <w:rFonts w:ascii="Times New Roman" w:hAnsi="Times New Roman" w:cs="Times New Roman"/>
              </w:rPr>
              <w:t xml:space="preserve"> 500 (Homo sapiens)</w:t>
            </w:r>
          </w:p>
        </w:tc>
        <w:tc>
          <w:tcPr>
            <w:tcW w:w="496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37237</w:t>
            </w:r>
          </w:p>
        </w:tc>
        <w:tc>
          <w:tcPr>
            <w:tcW w:w="987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17/18</w:t>
            </w:r>
          </w:p>
        </w:tc>
      </w:tr>
      <w:tr w:rsidR="00A26BC0" w:rsidRPr="00594590" w:rsidTr="00896C09">
        <w:trPr>
          <w:trHeight w:val="17"/>
          <w:jc w:val="center"/>
        </w:trPr>
        <w:tc>
          <w:tcPr>
            <w:tcW w:w="737" w:type="pct"/>
            <w:vMerge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95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GSE149450</w:t>
            </w:r>
          </w:p>
        </w:tc>
        <w:tc>
          <w:tcPr>
            <w:tcW w:w="783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594590">
              <w:rPr>
                <w:rFonts w:ascii="Times New Roman" w:hAnsi="Times New Roman" w:cs="Times New Roman"/>
                <w:color w:val="000000"/>
              </w:rPr>
              <w:t>China</w:t>
            </w:r>
          </w:p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201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94590">
              <w:rPr>
                <w:rFonts w:ascii="Times New Roman" w:hAnsi="Times New Roman" w:cs="Times New Roman"/>
              </w:rPr>
              <w:t>HiSeq</w:t>
            </w:r>
            <w:proofErr w:type="spellEnd"/>
            <w:r w:rsidRPr="00594590">
              <w:rPr>
                <w:rFonts w:ascii="Times New Roman" w:hAnsi="Times New Roman" w:cs="Times New Roman"/>
              </w:rPr>
              <w:t xml:space="preserve"> X Ten (Homo sapiens)</w:t>
            </w:r>
          </w:p>
        </w:tc>
        <w:tc>
          <w:tcPr>
            <w:tcW w:w="496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25382</w:t>
            </w:r>
          </w:p>
        </w:tc>
        <w:tc>
          <w:tcPr>
            <w:tcW w:w="987" w:type="pct"/>
            <w:vAlign w:val="center"/>
          </w:tcPr>
          <w:p w:rsidR="00A26BC0" w:rsidRPr="00594590" w:rsidRDefault="00A26BC0" w:rsidP="00896C09">
            <w:pPr>
              <w:jc w:val="center"/>
              <w:rPr>
                <w:rFonts w:ascii="Times New Roman" w:hAnsi="Times New Roman" w:cs="Times New Roman"/>
              </w:rPr>
            </w:pPr>
            <w:r w:rsidRPr="00594590">
              <w:rPr>
                <w:rFonts w:ascii="Times New Roman" w:hAnsi="Times New Roman" w:cs="Times New Roman"/>
              </w:rPr>
              <w:t>2/2</w:t>
            </w:r>
          </w:p>
        </w:tc>
      </w:tr>
    </w:tbl>
    <w:p w:rsidR="00A26BC0" w:rsidRDefault="00A26BC0" w:rsidP="00A26BC0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1E102A" w:rsidRDefault="001E102A" w:rsidP="005B5077">
      <w:pPr>
        <w:tabs>
          <w:tab w:val="right" w:pos="9360"/>
        </w:tabs>
        <w:spacing w:after="1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able S9</w:t>
      </w:r>
      <w:r w:rsidRPr="007F4B8D">
        <w:rPr>
          <w:rFonts w:ascii="Times New Roman" w:hAnsi="Times New Roman" w:cs="Times New Roman"/>
          <w:sz w:val="24"/>
          <w:szCs w:val="24"/>
        </w:rPr>
        <w:t>.</w:t>
      </w:r>
      <w:r w:rsidR="00E21BE9">
        <w:rPr>
          <w:rFonts w:ascii="Times New Roman" w:hAnsi="Times New Roman" w:cs="Times New Roman"/>
          <w:sz w:val="24"/>
          <w:szCs w:val="24"/>
        </w:rPr>
        <w:t xml:space="preserve"> C</w:t>
      </w:r>
      <w:r>
        <w:rPr>
          <w:rFonts w:ascii="Times New Roman" w:hAnsi="Times New Roman" w:cs="Times New Roman"/>
          <w:sz w:val="24"/>
          <w:szCs w:val="24"/>
        </w:rPr>
        <w:t>ollection</w:t>
      </w:r>
      <w:r w:rsidR="00E21BE9">
        <w:rPr>
          <w:rFonts w:ascii="Times New Roman" w:hAnsi="Times New Roman" w:cs="Times New Roman"/>
          <w:sz w:val="24"/>
          <w:szCs w:val="24"/>
        </w:rPr>
        <w:t xml:space="preserve"> of </w:t>
      </w:r>
      <w:r w:rsidR="00E21BE9" w:rsidRPr="00E21BE9">
        <w:rPr>
          <w:rFonts w:ascii="Times New Roman" w:hAnsi="Times New Roman" w:cs="Times New Roman"/>
          <w:sz w:val="24"/>
          <w:szCs w:val="24"/>
        </w:rPr>
        <w:t>gene entities</w:t>
      </w:r>
      <w:r>
        <w:rPr>
          <w:rFonts w:ascii="Times New Roman" w:hAnsi="Times New Roman" w:cs="Times New Roman"/>
          <w:sz w:val="24"/>
          <w:szCs w:val="24"/>
        </w:rPr>
        <w:t xml:space="preserve"> from the literature review.</w:t>
      </w:r>
      <w:r w:rsidR="005B5077">
        <w:rPr>
          <w:rFonts w:ascii="Times New Roman" w:hAnsi="Times New Roman" w:cs="Times New Roman"/>
          <w:sz w:val="24"/>
          <w:szCs w:val="24"/>
        </w:rPr>
        <w:tab/>
      </w:r>
      <w:bookmarkStart w:id="0" w:name="_GoBack"/>
      <w:bookmarkEnd w:id="0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140"/>
        <w:gridCol w:w="6968"/>
        <w:gridCol w:w="1242"/>
      </w:tblGrid>
      <w:tr w:rsidR="00EA3A57" w:rsidRPr="00613738" w:rsidTr="00006B9C">
        <w:trPr>
          <w:trHeight w:val="530"/>
          <w:tblHeader/>
        </w:trPr>
        <w:tc>
          <w:tcPr>
            <w:tcW w:w="610" w:type="pct"/>
            <w:shd w:val="clear" w:color="auto" w:fill="E2EFD9" w:themeFill="accent6" w:themeFillTint="33"/>
            <w:vAlign w:val="center"/>
          </w:tcPr>
          <w:p w:rsidR="00EA3A57" w:rsidRPr="003569D7" w:rsidRDefault="00EA3A57" w:rsidP="00006B9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569D7">
              <w:rPr>
                <w:rFonts w:ascii="Times New Roman" w:hAnsi="Times New Roman" w:cs="Times New Roman"/>
                <w:b/>
                <w:sz w:val="24"/>
                <w:szCs w:val="24"/>
              </w:rPr>
              <w:t>Serial No.</w:t>
            </w:r>
          </w:p>
        </w:tc>
        <w:tc>
          <w:tcPr>
            <w:tcW w:w="3726" w:type="pct"/>
            <w:shd w:val="clear" w:color="auto" w:fill="E2EFD9" w:themeFill="accent6" w:themeFillTint="33"/>
            <w:vAlign w:val="center"/>
          </w:tcPr>
          <w:p w:rsidR="00EA3A57" w:rsidRPr="003569D7" w:rsidRDefault="005B5077" w:rsidP="00006B9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Gene E</w:t>
            </w:r>
            <w:r w:rsidRPr="005B5077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ntities </w:t>
            </w:r>
          </w:p>
        </w:tc>
        <w:tc>
          <w:tcPr>
            <w:tcW w:w="664" w:type="pct"/>
            <w:shd w:val="clear" w:color="auto" w:fill="E2EFD9" w:themeFill="accent6" w:themeFillTint="33"/>
            <w:vAlign w:val="center"/>
          </w:tcPr>
          <w:p w:rsidR="00EA3A57" w:rsidRPr="003569D7" w:rsidRDefault="00EA3A57" w:rsidP="00006B9C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Ref.</w:t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DKN2A, VEGFA, PTGS2, MCM2, MCM4, MCM6, KRT1, KRT10</w:t>
            </w:r>
            <w:r w:rsidRPr="0061373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, and </w:t>
            </w:r>
            <w:r w:rsidRPr="00613738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TAT1</w:t>
            </w:r>
            <w:r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Elias&lt;/Author&gt;&lt;Year&gt;2023&lt;/Year&gt;&lt;RecNum&gt;200&lt;/RecNum&gt;&lt;DisplayText&gt;[1]&lt;/DisplayText&gt;&lt;record&gt;&lt;rec-number&gt;200&lt;/rec-number&gt;&lt;foreign-keys&gt;&lt;key app="EN" db-id="vdsfzrs9ot2f9je2zz2p0x08s95xzsrpz55z" timestamp="1680322734"&gt;200&lt;/key&gt;&lt;/foreign-keys&gt;&lt;ref-type name="Journal Article"&gt;17&lt;/ref-type&gt;&lt;contributors&gt;&lt;authors&gt;&lt;author&gt;Elias, Marjanu Hikmah&lt;/author&gt;&lt;author&gt;Das, Srijit&lt;/author&gt;&lt;author&gt;Abdul Hamid, Nazefah&lt;/author&gt;&lt;/authors&gt;&lt;/contributors&gt;&lt;titles&gt;&lt;title&gt;Candidate Genes and Pathways in Cervical Cancer: A Systematic Review and Integrated Bioinformatic Analysis&lt;/title&gt;&lt;secondary-title&gt;Cancers&lt;/secondary-title&gt;&lt;/titles&gt;&lt;periodical&gt;&lt;full-title&gt;Cancers&lt;/full-title&gt;&lt;/periodical&gt;&lt;pages&gt;853&lt;/pages&gt;&lt;volume&gt;15&lt;/volume&gt;&lt;number&gt;3&lt;/number&gt;&lt;dates&gt;&lt;year&gt;2023&lt;/year&gt;&lt;/dates&gt;&lt;isbn&gt;2072-6694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i/>
                <w:sz w:val="24"/>
                <w:szCs w:val="24"/>
              </w:rPr>
              <w:t>MCM10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Qasim Ahmad&lt;/Author&gt;&lt;RecNum&gt;201&lt;/RecNum&gt;&lt;DisplayText&gt;[2]&lt;/DisplayText&gt;&lt;record&gt;&lt;rec-number&gt;201&lt;/rec-number&gt;&lt;foreign-keys&gt;&lt;key app="EN" db-id="vdsfzrs9ot2f9je2zz2p0x08s95xzsrpz55z" timestamp="1680325867"&gt;201&lt;/key&gt;&lt;/foreign-keys&gt;&lt;ref-type name="Journal Article"&gt;17&lt;/ref-type&gt;&lt;contributors&gt;&lt;authors&gt;&lt;author&gt;Qasim Ahmad, Sumayyah Muhammad&lt;/author&gt;&lt;author&gt;Laha, Suparna&lt;/author&gt;&lt;author&gt;Das, Ranajit&lt;/author&gt;&lt;author&gt;Anjum Ifthikar, Mariam&lt;/author&gt;&lt;author&gt;Das, Shankar Prasad&lt;/author&gt;&lt;/authors&gt;&lt;/contributors&gt;&lt;titles&gt;&lt;title&gt;MCM10 expression is linked to cervical cancer aggressiveness&lt;/title&gt;&lt;secondary-title&gt;Frontiers in Molecular Medicine&lt;/secondary-title&gt;&lt;/titles&gt;&lt;periodical&gt;&lt;full-title&gt;Frontiers in Molecular Medicine&lt;/full-title&gt;&lt;/periodical&gt;&lt;pages&gt;4&lt;/pages&gt;&lt;volume&gt;3&lt;/volume&gt;&lt;dates&gt;&lt;/dates&gt;&lt;isbn&gt;2674-0095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>EZH2, FLT1, IGF2, IRS1, JUN, KDR, SOX2, MYB, ZEB1, TIMP2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ukla&lt;/Author&gt;&lt;Year&gt;2023&lt;/Year&gt;&lt;RecNum&gt;202&lt;/RecNum&gt;&lt;DisplayText&gt;[3]&lt;/DisplayText&gt;&lt;record&gt;&lt;rec-number&gt;202&lt;/rec-number&gt;&lt;foreign-keys&gt;&lt;key app="EN" db-id="vdsfzrs9ot2f9je2zz2p0x08s95xzsrpz55z" timestamp="1680326979"&gt;202&lt;/key&gt;&lt;/foreign-keys&gt;&lt;ref-type name="Journal Article"&gt;17&lt;/ref-type&gt;&lt;contributors&gt;&lt;authors&gt;&lt;author&gt;Shukla, Vaibhav&lt;/author&gt;&lt;author&gt;Mallya, Sandeep&lt;/author&gt;&lt;author&gt;Adiga, Divya&lt;/author&gt;&lt;author&gt;Sriharikrishnaa, S&lt;/author&gt;&lt;author&gt;Chakrabarty, Sanjiban&lt;/author&gt;&lt;author&gt;Kabekkodu, Shama Prasada&lt;/author&gt;&lt;/authors&gt;&lt;/contributors&gt;&lt;titles&gt;&lt;title&gt;Bioinformatic Analysis of miR-200b/429 and Hub Gene Network in Cervical Cancer&lt;/title&gt;&lt;secondary-title&gt;Biochemical Genetics&lt;/secondary-title&gt;&lt;/titles&gt;&lt;periodical&gt;&lt;full-title&gt;Biochemical Genetics&lt;/full-title&gt;&lt;/periodical&gt;&lt;pages&gt;1-19&lt;/pages&gt;&lt;dates&gt;&lt;year&gt;2023&lt;/year&gt;&lt;/dates&gt;&lt;isbn&gt;1573-4927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LONRF2, CCNE2, AURKA, SYT1, NEGR1, PPP1R12B, GABRP, RAD51, CDK1, FBLN5, PRKG1, CDC6, CACNA1C, MEOX2, ANLN, MYLK, </w:t>
            </w:r>
            <w:r w:rsidRPr="004B008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61373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DNRB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ing&lt;/Author&gt;&lt;Year&gt;2023&lt;/Year&gt;&lt;RecNum&gt;269&lt;/RecNum&gt;&lt;DisplayText&gt;[4]&lt;/DisplayText&gt;&lt;record&gt;&lt;rec-number&gt;269&lt;/rec-number&gt;&lt;foreign-keys&gt;&lt;key app="EN" db-id="vdsfzrs9ot2f9je2zz2p0x08s95xzsrpz55z" timestamp="1682958179"&gt;269&lt;/key&gt;&lt;/foreign-keys&gt;&lt;ref-type name="Journal Article"&gt;17&lt;/ref-type&gt;&lt;contributors&gt;&lt;authors&gt;&lt;author&gt;Ding, Yishan&lt;/author&gt;&lt;author&gt;Wu, Xiaorong&lt;/author&gt;&lt;author&gt;Yang, Xiaofeng&lt;/author&gt;&lt;/authors&gt;&lt;/contributors&gt;&lt;titles&gt;&lt;title&gt;Identification of miRNAs and target genes associated with lymph node metastasis in cervical cancer using bioinformatics analysis&lt;/title&gt;&lt;secondary-title&gt;Toxicology Mechanisms and Methods&lt;/secondary-title&gt;&lt;/titles&gt;&lt;periodical&gt;&lt;full-title&gt;Toxicology Mechanisms and Methods&lt;/full-title&gt;&lt;/periodical&gt;&lt;pages&gt;1-27&lt;/pages&gt;&lt;number&gt;just-accepted&lt;/number&gt;&lt;dates&gt;&lt;year&gt;2023&lt;/year&gt;&lt;/dates&gt;&lt;isbn&gt;1537-6516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PLOD1, PLOD2, ITGA3, ITGA6, LAMC1, AGRN, MCAM, PARVA, </w:t>
            </w:r>
            <w:r w:rsidRPr="004B008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61373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NRP2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Fan&lt;/Author&gt;&lt;Year&gt;2023&lt;/Year&gt;&lt;RecNum&gt;273&lt;/RecNum&gt;&lt;DisplayText&gt;[5]&lt;/DisplayText&gt;&lt;record&gt;&lt;rec-number&gt;273&lt;/rec-number&gt;&lt;foreign-keys&gt;&lt;key app="EN" db-id="vdsfzrs9ot2f9je2zz2p0x08s95xzsrpz55z" timestamp="1682961180"&gt;273&lt;/key&gt;&lt;/foreign-keys&gt;&lt;ref-type name="Journal Article"&gt;17&lt;/ref-type&gt;&lt;contributors&gt;&lt;authors&gt;&lt;author&gt;Fan, Junpeng&lt;/author&gt;&lt;author&gt;Fu, Yu&lt;/author&gt;&lt;author&gt;Peng, Wenju&lt;/author&gt;&lt;author&gt;Li, Xiong&lt;/author&gt;&lt;author&gt;Shen, Yuanming&lt;/author&gt;&lt;author&gt;Guo, Ensong&lt;/author&gt;&lt;author&gt;Lu, Funian&lt;/author&gt;&lt;author&gt;Zhou, Shengtao&lt;/author&gt;&lt;author&gt;Liu, Si&lt;/author&gt;&lt;author&gt;Yang, Bin&lt;/author&gt;&lt;/authors&gt;&lt;/contributors&gt;&lt;titles&gt;&lt;title&gt;Multi-omics characterization of silent and productive HPV integration in cervical cancer&lt;/title&gt;&lt;secondary-title&gt;Cell Genomics&lt;/secondary-title&gt;&lt;/titles&gt;&lt;periodical&gt;&lt;full-title&gt;Cell Genomics&lt;/full-title&gt;&lt;/periodical&gt;&lt;pages&gt;100211&lt;/pages&gt;&lt;volume&gt;3&lt;/volume&gt;&lt;number&gt;1&lt;/number&gt;&lt;dates&gt;&lt;year&gt;2023&lt;/year&gt;&lt;/dates&gt;&lt;isbn&gt;2666-979X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</w:rPr>
              <w:t xml:space="preserve">VEGFA, PIK3R1, BCAR1, AR, CPT1A, ACSL3, ACSL4, IGF1R, LPL, </w:t>
            </w:r>
            <w:r w:rsidRPr="004B008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nd</w:t>
            </w:r>
            <w:r w:rsidRPr="00613738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</w:rPr>
              <w:t xml:space="preserve"> HMGCR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ossain&lt;/Author&gt;&lt;Year&gt;2023&lt;/Year&gt;&lt;RecNum&gt;204&lt;/RecNum&gt;&lt;DisplayText&gt;[6]&lt;/DisplayText&gt;&lt;record&gt;&lt;rec-number&gt;204&lt;/rec-number&gt;&lt;foreign-keys&gt;&lt;key app="EN" db-id="vdsfzrs9ot2f9je2zz2p0x08s95xzsrpz55z" timestamp="1680587079"&gt;204&lt;/key&gt;&lt;/foreign-keys&gt;&lt;ref-type name="Journal Article"&gt;17&lt;/ref-type&gt;&lt;contributors&gt;&lt;authors&gt;&lt;author&gt;Hossain, Md Arju&lt;/author&gt;&lt;author&gt;Sohel, Md&lt;/author&gt;&lt;author&gt;Rahman, Md Habibur&lt;/author&gt;&lt;author&gt;Hasan, Md Imran&lt;/author&gt;&lt;author&gt;Khan, Md Sharif&lt;/author&gt;&lt;author&gt;Amin, Md Al&lt;/author&gt;&lt;author&gt;Islam, Md Zahidul&lt;/author&gt;&lt;author&gt;Peng, Silong&lt;/author&gt;&lt;/authors&gt;&lt;/contributors&gt;&lt;titles&gt;&lt;title&gt;Bioinformatics and In silico approaches to identify novel biomarkers and key pathways for cancers that are linked to the progression of female infertility: A comprehensive approach for drug discovery&lt;/title&gt;&lt;secondary-title&gt;Plos one&lt;/secondary-title&gt;&lt;/titles&gt;&lt;periodical&gt;&lt;full-title&gt;PloS one&lt;/full-title&gt;&lt;/periodical&gt;&lt;pages&gt;e0265746&lt;/pages&gt;&lt;volume&gt;18&lt;/volume&gt;&lt;number&gt;1&lt;/number&gt;&lt;dates&gt;&lt;year&gt;2023&lt;/year&gt;&lt;/dates&gt;&lt;isbn&gt;1932-6203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F6DA6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F6DA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DK1, CCNB1, CDC20, TOP2A, MAD2L1, NDC80, AURKA, ASPM, NCAPG, </w:t>
            </w:r>
            <w:r w:rsidRPr="00BF6DA6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BF6DA6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BIRC5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san&lt;/Author&gt;&lt;Year&gt;2023&lt;/Year&gt;&lt;RecNum&gt;205&lt;/RecNum&gt;&lt;DisplayText&gt;[7]&lt;/DisplayText&gt;&lt;record&gt;&lt;rec-number&gt;205&lt;/rec-number&gt;&lt;foreign-keys&gt;&lt;key app="EN" db-id="vdsfzrs9ot2f9je2zz2p0x08s95xzsrpz55z" timestamp="1680591166"&gt;205&lt;/key&gt;&lt;/foreign-keys&gt;&lt;ref-type name="Journal Article"&gt;17&lt;/ref-type&gt;&lt;contributors&gt;&lt;authors&gt;&lt;author&gt;Hasan, Md&lt;/author&gt;&lt;author&gt;Islam, Md&lt;/author&gt;&lt;author&gt;Altahan, Baraa Riyadh&lt;/author&gt;&lt;author&gt;Ahmed, Kawsar&lt;/author&gt;&lt;author&gt;Bui, Francis M&lt;/author&gt;&lt;author&gt;Azam, Sami&lt;/author&gt;&lt;author&gt;Moni, Mohammad Ali&lt;/author&gt;&lt;/authors&gt;&lt;/contributors&gt;&lt;titles&gt;&lt;title&gt;Systematic approach to identify therapeutic targets and functional pathways for the cervical cancer&lt;/title&gt;&lt;secondary-title&gt;Journal of Genetic Engineering and Biotechnology&lt;/secondary-title&gt;&lt;/titles&gt;&lt;periodical&gt;&lt;full-title&gt;Journal of Genetic Engineering and Biotechnology&lt;/full-title&gt;&lt;/periodical&gt;&lt;pages&gt;1-17&lt;/pages&gt;&lt;volume&gt;21&lt;/volume&gt;&lt;number&gt;1&lt;/number&gt;&lt;dates&gt;&lt;year&gt;2023&lt;/year&gt;&lt;/dates&gt;&lt;isbn&gt;2090-5920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</w:rPr>
              <w:t>eEF1A2</w:t>
            </w:r>
            <w:r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eng&lt;/Author&gt;&lt;Year&gt;2023&lt;/Year&gt;&lt;RecNum&gt;207&lt;/RecNum&gt;&lt;DisplayText&gt;[8]&lt;/DisplayText&gt;&lt;record&gt;&lt;rec-number&gt;207&lt;/rec-number&gt;&lt;foreign-keys&gt;&lt;key app="EN" db-id="vdsfzrs9ot2f9je2zz2p0x08s95xzsrpz55z" timestamp="1680668115"&gt;207&lt;/key&gt;&lt;/foreign-keys&gt;&lt;ref-type name="Journal Article"&gt;17&lt;/ref-type&gt;&lt;contributors&gt;&lt;authors&gt;&lt;author&gt;Zheng, Weinan&lt;/author&gt;&lt;author&gt;Jin, Fuyuan&lt;/author&gt;&lt;author&gt;Wang, Fang&lt;/author&gt;&lt;author&gt;Wang, Luyue&lt;/author&gt;&lt;author&gt;Fu, Shaowei&lt;/author&gt;&lt;author&gt;Pan, Zemin&lt;/author&gt;&lt;author&gt;Long, Haichen&lt;/author&gt;&lt;/authors&gt;&lt;/contributors&gt;&lt;titles&gt;&lt;title&gt;Analysis of eEF1A2 gene expression and copy number in cervical carcinoma&lt;/title&gt;&lt;secondary-title&gt;Medicine&lt;/secondary-title&gt;&lt;/titles&gt;&lt;periodical&gt;&lt;full-title&gt;Medicine&lt;/full-title&gt;&lt;/periodical&gt;&lt;pages&gt;e32559&lt;/pages&gt;&lt;volume&gt;102&lt;/volume&gt;&lt;number&gt;2&lt;/number&gt;&lt;dates&gt;&lt;year&gt;2023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</w:rPr>
              <w:t xml:space="preserve">CDK1, CDC20, AURKA, TOP2A, ASPM, NCAPG, KIF23, CENPF, KIF20A, </w:t>
            </w:r>
            <w:r w:rsidRPr="004B008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nd</w:t>
            </w:r>
            <w:r w:rsidRPr="00613738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</w:rPr>
              <w:t xml:space="preserve"> PRC1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22&lt;/Year&gt;&lt;RecNum&gt;184&lt;/RecNum&gt;&lt;DisplayText&gt;[9]&lt;/DisplayText&gt;&lt;record&gt;&lt;rec-number&gt;184&lt;/rec-number&gt;&lt;foreign-keys&gt;&lt;key app="EN" db-id="vdsfzrs9ot2f9je2zz2p0x08s95xzsrpz55z" timestamp="1674577521"&gt;184&lt;/key&gt;&lt;/foreign-keys&gt;&lt;ref-type name="Journal Article"&gt;17&lt;/ref-type&gt;&lt;contributors&gt;&lt;authors&gt;&lt;author&gt;Wang, Dan&lt;/author&gt;&lt;author&gt;Liu, Yanling&lt;/author&gt;&lt;author&gt;Cheng, Shuyu&lt;/author&gt;&lt;author&gt;Liu, Guoyan&lt;/author&gt;&lt;/authors&gt;&lt;/contributors&gt;&lt;titles&gt;&lt;title&gt;Identification of Novel Genes and Associated Drugs in Cervical Cancer by Bioinformatics Methods&lt;/title&gt;&lt;secondary-title&gt;Medical Science Monitor&lt;/secondary-title&gt;&lt;/titles&gt;&lt;periodical&gt;&lt;full-title&gt;Medical Science Monitor&lt;/full-title&gt;&lt;/periodical&gt;&lt;volume&gt;28&lt;/volume&gt;&lt;dates&gt;&lt;year&gt;2022&lt;/year&gt;&lt;/dates&gt;&lt;isbn&gt;1234-1010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  <w:shd w:val="clear" w:color="auto" w:fill="auto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>SOX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22&lt;/Year&gt;&lt;RecNum&gt;208&lt;/RecNum&gt;&lt;DisplayText&gt;[10]&lt;/DisplayText&gt;&lt;record&gt;&lt;rec-number&gt;208&lt;/rec-number&gt;&lt;foreign-keys&gt;&lt;key app="EN" db-id="vdsfzrs9ot2f9je2zz2p0x08s95xzsrpz55z" timestamp="1680671179"&gt;208&lt;/key&gt;&lt;/foreign-keys&gt;&lt;ref-type name="Journal Article"&gt;17&lt;/ref-type&gt;&lt;contributors&gt;&lt;authors&gt;&lt;author&gt;Chen, Huan&lt;/author&gt;&lt;author&gt;Chen, Xupeng&lt;/author&gt;&lt;author&gt;Zeng, Fanhua&lt;/author&gt;&lt;author&gt;Fu, Aizhen&lt;/author&gt;&lt;author&gt;Huang, Meiyuan&lt;/author&gt;&lt;/authors&gt;&lt;/contributors&gt;&lt;titles&gt;&lt;title&gt;Prognostic value of SOX9 in cervical cancer: Bioinformatics and experimental approaches&lt;/title&gt;&lt;secondary-title&gt;Frontiers in Genetics&lt;/secondary-title&gt;&lt;/titles&gt;&lt;periodical&gt;&lt;full-title&gt;Frontiers in genetics&lt;/full-title&gt;&lt;/periodical&gt;&lt;volume&gt;13&lt;/volume&gt;&lt;dates&gt;&lt;year&gt;2022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</w:rPr>
              <w:t xml:space="preserve">MCM4, NUSAP1, CDCA5, CDC45, DTL, </w:t>
            </w:r>
            <w:r w:rsidRPr="004B008E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nd</w:t>
            </w:r>
            <w:r w:rsidRPr="00613738"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</w:rPr>
              <w:t xml:space="preserve"> CDT1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shd w:val="clear" w:color="auto" w:fill="FFFFFF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22&lt;/Year&gt;&lt;RecNum&gt;209&lt;/RecNum&gt;&lt;DisplayText&gt;[11]&lt;/DisplayText&gt;&lt;record&gt;&lt;rec-number&gt;209&lt;/rec-number&gt;&lt;foreign-keys&gt;&lt;key app="EN" db-id="vdsfzrs9ot2f9je2zz2p0x08s95xzsrpz55z" timestamp="1680672889"&gt;209&lt;/key&gt;&lt;/foreign-keys&gt;&lt;ref-type name="Journal Article"&gt;17&lt;/ref-type&gt;&lt;contributors&gt;&lt;authors&gt;&lt;author&gt;Li, Xuhong&lt;/author&gt;&lt;author&gt;Abdel-Maksoud, Mostafa A&lt;/author&gt;&lt;author&gt;Iqbal, Iqra&lt;/author&gt;&lt;author&gt;Mubarak, Ayman&lt;/author&gt;&lt;author&gt;Farrag, Mohamed A&lt;/author&gt;&lt;author&gt;Haris, Muhammad&lt;/author&gt;&lt;author&gt;Alghamdi, Sumaiah&lt;/author&gt;&lt;author&gt;Ain, Qurat Ul&lt;/author&gt;&lt;author&gt;Almekhlafi, Sally&lt;/author&gt;&lt;/authors&gt;&lt;/contributors&gt;&lt;titles&gt;&lt;title&gt;Deciphering cervical cancer-associated biomarkers by integrated multi-omics approach&lt;/title&gt;&lt;secondary-title&gt;American Journal of Translational Research&lt;/secondary-title&gt;&lt;/titles&gt;&lt;periodical&gt;&lt;full-title&gt;American Journal of Translational Research&lt;/full-title&gt;&lt;/periodical&gt;&lt;pages&gt;8843&lt;/pages&gt;&lt;volume&gt;14&lt;/volume&gt;&lt;number&gt;12&lt;/number&gt;&lt;dates&gt;&lt;year&gt;2022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1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MEMP2, GIMAP4, DYNC2I2, FGF13-AS1</w:t>
            </w:r>
            <w:r w:rsidRPr="0061373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, and </w:t>
            </w:r>
            <w:r w:rsidRPr="00613738"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IMAP1</w:t>
            </w:r>
            <w:r>
              <w:rPr>
                <w:rStyle w:val="Emphasis"/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ui&lt;/Author&gt;&lt;Year&gt;2022&lt;/Year&gt;&lt;RecNum&gt;210&lt;/RecNum&gt;&lt;DisplayText&gt;[12]&lt;/DisplayText&gt;&lt;record&gt;&lt;rec-number&gt;210&lt;/rec-number&gt;&lt;foreign-keys&gt;&lt;key app="EN" db-id="vdsfzrs9ot2f9je2zz2p0x08s95xzsrpz55z" timestamp="1680673847"&gt;210&lt;/key&gt;&lt;/foreign-keys&gt;&lt;ref-type name="Journal Article"&gt;17&lt;/ref-type&gt;&lt;contributors&gt;&lt;authors&gt;&lt;author&gt;Cui, Hongtu&lt;/author&gt;&lt;author&gt;Ma, Ruilin&lt;/author&gt;&lt;author&gt;Hu, Tao&lt;/author&gt;&lt;author&gt;Xiao, Gary Guishan&lt;/author&gt;&lt;author&gt;Wu, Chengjun&lt;/author&gt;&lt;/authors&gt;&lt;/contributors&gt;&lt;titles&gt;&lt;title&gt;Bioinformatics Analysis Highlights Five Differentially Expressed Genes as Prognostic Biomarkers of Cervical Cancer and Novel Option for Anticancer Treatment&lt;/title&gt;&lt;secondary-title&gt;Frontiers in Cellular and Infection Microbiology&lt;/secondary-title&gt;&lt;/titles&gt;&lt;periodical&gt;&lt;full-title&gt;Frontiers in Cellular and Infection Microbiology&lt;/full-title&gt;&lt;/periodical&gt;&lt;volume&gt;12&lt;/volume&gt;&lt;dates&gt;&lt;year&gt;2022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Beclin1</w:t>
            </w:r>
            <w:r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&lt;/Author&gt;&lt;Year&gt;2022&lt;/Year&gt;&lt;RecNum&gt;211&lt;/RecNum&gt;&lt;DisplayText&gt;[13]&lt;/DisplayText&gt;&lt;record&gt;&lt;rec-number&gt;211&lt;/rec-number&gt;&lt;foreign-keys&gt;&lt;key app="EN" db-id="vdsfzrs9ot2f9je2zz2p0x08s95xzsrpz55z" timestamp="1680674298"&gt;211&lt;/key&gt;&lt;/foreign-keys&gt;&lt;ref-type name="Journal Article"&gt;17&lt;/ref-type&gt;&lt;contributors&gt;&lt;authors&gt;&lt;author&gt;Ma, Guan-Ying&lt;/author&gt;&lt;author&gt;Shi, Shuai&lt;/author&gt;&lt;author&gt;Ma, Hong-Yan&lt;/author&gt;&lt;author&gt;Zhang, Zhi-Gang&lt;/author&gt;&lt;/authors&gt;&lt;/contributors&gt;&lt;titles&gt;&lt;title&gt;Roles of Beclin1 protein expression in cervical cancer: a meta-analysis and bioinformatics analysis&lt;/title&gt;&lt;secondary-title&gt;Journal of Obstetrics and Gynaecology&lt;/secondary-title&gt;&lt;/titles&gt;&lt;periodical&gt;&lt;full-title&gt;Journal of Obstetrics and Gynaecology&lt;/full-title&gt;&lt;/periodical&gt;&lt;pages&gt;2643-2651&lt;/pages&gt;&lt;volume&gt;42&lt;/volume&gt;&lt;number&gt;7&lt;/number&gt;&lt;dates&gt;&lt;year&gt;2022&lt;/year&gt;&lt;/dates&gt;&lt;isbn&gt;0144-3615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i/>
                <w:sz w:val="24"/>
                <w:szCs w:val="24"/>
              </w:rPr>
              <w:t>CDK1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Vaghasia&lt;/Author&gt;&lt;Year&gt;2022&lt;/Year&gt;&lt;RecNum&gt;214&lt;/RecNum&gt;&lt;DisplayText&gt;[14]&lt;/DisplayText&gt;&lt;record&gt;&lt;rec-number&gt;214&lt;/rec-number&gt;&lt;foreign-keys&gt;&lt;key app="EN" db-id="vdsfzrs9ot2f9je2zz2p0x08s95xzsrpz55z" timestamp="1680675376"&gt;214&lt;/key&gt;&lt;/foreign-keys&gt;&lt;ref-type name="Journal Article"&gt;17&lt;/ref-type&gt;&lt;contributors&gt;&lt;authors&gt;&lt;author&gt;Vaghasia, Harsha&lt;/author&gt;&lt;author&gt;Sakaria, Shiralee&lt;/author&gt;&lt;author&gt;Prajapati, Jignesh&lt;/author&gt;&lt;author&gt;Saraf, Meenu&lt;/author&gt;&lt;author&gt;Rawal, Rakesh M&lt;/author&gt;&lt;/authors&gt;&lt;/contributors&gt;&lt;titles&gt;&lt;title&gt;Interactive bioinformatics analysis for the screening of hub genes and molecular docking of phytochemicals present in kitchen spices to inhibit CDK1 in cervical cancer&lt;/title&gt;&lt;secondary-title&gt;Computers in Biology and Medicine&lt;/secondary-title&gt;&lt;/titles&gt;&lt;periodical&gt;&lt;full-title&gt;Computers in Biology and Medicine&lt;/full-title&gt;&lt;/periodical&gt;&lt;pages&gt;105994&lt;/pages&gt;&lt;volume&gt;149&lt;/volume&gt;&lt;dates&gt;&lt;year&gt;2022&lt;/year&gt;&lt;/dates&gt;&lt;isbn&gt;0010-4825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AURKA, BRCA1, CCNB1, CDK1, MCM2, NCAPG2, </w:t>
            </w:r>
            <w:r w:rsidRPr="004B008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TOP2A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eza&lt;/Author&gt;&lt;Year&gt;2022&lt;/Year&gt;&lt;RecNum&gt;68&lt;/RecNum&gt;&lt;DisplayText&gt;[15]&lt;/DisplayText&gt;&lt;record&gt;&lt;rec-number&gt;68&lt;/rec-number&gt;&lt;foreign-keys&gt;&lt;key app="EN" db-id="vdsfzrs9ot2f9je2zz2p0x08s95xzsrpz55z" timestamp="1670509427"&gt;68&lt;/key&gt;&lt;/foreign-keys&gt;&lt;ref-type name="Journal Article"&gt;17&lt;/ref-type&gt;&lt;contributors&gt;&lt;authors&gt;&lt;author&gt;Reza, Md Selim&lt;/author&gt;&lt;author&gt;Harun-Or-Roshid, Md&lt;/author&gt;&lt;author&gt;Islam, Md Ariful&lt;/author&gt;&lt;author&gt;Hossen, Md Alim&lt;/author&gt;&lt;author&gt;Hossain, Md Tofazzal&lt;/author&gt;&lt;author&gt;Feng, Shengzhong&lt;/author&gt;&lt;author&gt;Xi, Wenhui&lt;/author&gt;&lt;author&gt;Mollah, Md Nurul Haque&lt;/author&gt;&lt;author&gt;Wei, Yanjie&lt;/author&gt;&lt;/authors&gt;&lt;/contributors&gt;&lt;titles&gt;&lt;title&gt;Bioinformatics Screening of Potential Biomarkers from mRNA Expression Profiles to Discover Drug Targets and Agents for Cervical Cancer&lt;/title&gt;&lt;secondary-title&gt;International journal of molecular sciences&lt;/secondary-title&gt;&lt;/titles&gt;&lt;periodical&gt;&lt;full-title&gt;International journal of molecular sciences&lt;/full-title&gt;&lt;/periodical&gt;&lt;pages&gt;3968&lt;/pages&gt;&lt;volume&gt;23&lt;/volume&gt;&lt;number&gt;7&lt;/number&gt;&lt;dates&gt;&lt;year&gt;2022&lt;/year&gt;&lt;/dates&gt;&lt;isbn&gt;1422-0067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5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>PRMT5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&lt;/Author&gt;&lt;Year&gt;2022&lt;/Year&gt;&lt;RecNum&gt;217&lt;/RecNum&gt;&lt;DisplayText&gt;[16]&lt;/DisplayText&gt;&lt;record&gt;&lt;rec-number&gt;217&lt;/rec-number&gt;&lt;foreign-keys&gt;&lt;key app="EN" db-id="vdsfzrs9ot2f9je2zz2p0x08s95xzsrpz55z" timestamp="1680677550"&gt;217&lt;/key&gt;&lt;/foreign-keys&gt;&lt;ref-type name="Journal Article"&gt;17&lt;/ref-type&gt;&lt;contributors&gt;&lt;authors&gt;&lt;author&gt;Ma, Xiaofeng&lt;/author&gt;&lt;author&gt;Zhan, Lei&lt;/author&gt;&lt;author&gt;Sun, Shiying&lt;/author&gt;&lt;author&gt;Song, Yurong&lt;/author&gt;&lt;author&gt;Wang, Qingyuan&lt;/author&gt;&lt;author&gt;Wei, Bing&lt;/author&gt;&lt;author&gt;Wang, Enlin&lt;/author&gt;&lt;/authors&gt;&lt;/contributors&gt;&lt;titles&gt;&lt;title&gt;Identification of PRMT5 as a Diagnosis Biomarker for Cervical Cancer by Bioinformatics Analysis&lt;/title&gt;&lt;secondary-title&gt;Journal of Womens Health and Development&lt;/secondary-title&gt;&lt;/titles&gt;&lt;periodical&gt;&lt;full-title&gt;Journal of Womens Health and Development&lt;/full-title&gt;&lt;/periodical&gt;&lt;pages&gt;240-246&lt;/pages&gt;&lt;volume&gt;5&lt;/volume&gt;&lt;number&gt;4&lt;/number&gt;&lt;dates&gt;&lt;year&gt;2022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i/>
                <w:sz w:val="24"/>
                <w:szCs w:val="24"/>
              </w:rPr>
              <w:t>CDK1, CDK2, CHEK1, MKI67, TOP2A, BRCA1, PLK1, CCNA2, CCNB1, TYMS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eza&lt;/Author&gt;&lt;Year&gt;2022&lt;/Year&gt;&lt;RecNum&gt;10&lt;/RecNum&gt;&lt;DisplayText&gt;[17]&lt;/DisplayText&gt;&lt;record&gt;&lt;rec-number&gt;10&lt;/rec-number&gt;&lt;foreign-keys&gt;&lt;key app="EN" db-id="vdsfzrs9ot2f9je2zz2p0x08s95xzsrpz55z" timestamp="1665936800"&gt;10&lt;/key&gt;&lt;/foreign-keys&gt;&lt;ref-type name="Journal Article"&gt;17&lt;/ref-type&gt;&lt;contributors&gt;&lt;authors&gt;&lt;author&gt;Reza, Md&lt;/author&gt;&lt;author&gt;Hossen, Md&lt;/author&gt;&lt;author&gt;Harun-Or-Roshid, Md&lt;/author&gt;&lt;author&gt;Siddika, Mst&lt;/author&gt;&lt;author&gt;Kabir, Md&lt;/author&gt;&lt;author&gt;Mollah, Md&lt;/author&gt;&lt;author&gt;Haque, Nurul&lt;/author&gt;&lt;/authors&gt;&lt;/contributors&gt;&lt;titles&gt;&lt;title&gt;Metadata analysis to explore hub of the hub-genes highlighting their functions, pathways and regulators for cervical cancer diagnosis and therapies&lt;/title&gt;&lt;secondary-title&gt;Discover Oncology&lt;/secondary-title&gt;&lt;/titles&gt;&lt;periodical&gt;&lt;full-title&gt;Discover Oncology&lt;/full-title&gt;&lt;/periodical&gt;&lt;pages&gt;1-21&lt;/pages&gt;&lt;volume&gt;13&lt;/volume&gt;&lt;number&gt;1&lt;/number&gt;&lt;dates&gt;&lt;year&gt;2022&lt;/year&gt;&lt;/dates&gt;&lt;isbn&gt;2730-6011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NRAS, GRB2, BRAF, CCND2, </w:t>
            </w:r>
            <w:r w:rsidRPr="004B008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61373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CCNE1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hummadi&lt;/Author&gt;&lt;Year&gt;2022&lt;/Year&gt;&lt;RecNum&gt;219&lt;/RecNum&gt;&lt;DisplayText&gt;[18]&lt;/DisplayText&gt;&lt;record&gt;&lt;rec-number&gt;219&lt;/rec-number&gt;&lt;foreign-keys&gt;&lt;key app="EN" db-id="vdsfzrs9ot2f9je2zz2p0x08s95xzsrpz55z" timestamp="1680679741"&gt;219&lt;/key&gt;&lt;/foreign-keys&gt;&lt;ref-type name="Journal Article"&gt;17&lt;/ref-type&gt;&lt;contributors&gt;&lt;authors&gt;&lt;author&gt;Thummadi, Neelesh Babu&lt;/author&gt;&lt;author&gt;Vindal, Vaibhav&lt;/author&gt;&lt;/authors&gt;&lt;/contributors&gt;&lt;titles&gt;&lt;title&gt;Prioritizing the candidate genes related to cervical cancer using the moment of inertia tensor&lt;/title&gt;&lt;secondary-title&gt;Proteins: Structure, Function, and Bioinformatics&lt;/secondary-title&gt;&lt;/titles&gt;&lt;periodical&gt;&lt;full-title&gt;Proteins: Structure, Function, and Bioinformatics&lt;/full-title&gt;&lt;/periodical&gt;&lt;pages&gt;363-371&lt;/pages&gt;&lt;volume&gt;90&lt;/volume&gt;&lt;number&gt;2&lt;/number&gt;&lt;dates&gt;&lt;year&gt;2022&lt;/year&gt;&lt;/dates&gt;&lt;isbn&gt;0887-3585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8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AURKA, TOP2A, RFC4, </w:t>
            </w:r>
            <w:r w:rsidRPr="004B008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CEP55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22&lt;/Year&gt;&lt;RecNum&gt;221&lt;/RecNum&gt;&lt;DisplayText&gt;[19]&lt;/DisplayText&gt;&lt;record&gt;&lt;rec-number&gt;221&lt;/rec-number&gt;&lt;foreign-keys&gt;&lt;key app="EN" db-id="vdsfzrs9ot2f9je2zz2p0x08s95xzsrpz55z" timestamp="1680751841"&gt;221&lt;/key&gt;&lt;/foreign-keys&gt;&lt;ref-type name="Journal Article"&gt;17&lt;/ref-type&gt;&lt;contributors&gt;&lt;authors&gt;&lt;author&gt;Zhang, Jianwei&lt;/author&gt;&lt;author&gt;Meng, Silu&lt;/author&gt;&lt;author&gt;Wang, Xiaoyan&lt;/author&gt;&lt;author&gt;Wang, Jun&lt;/author&gt;&lt;author&gt;Fan, Xinran&lt;/author&gt;&lt;author&gt;Sun, Haiying&lt;/author&gt;&lt;author&gt;Ning, Ruoqi&lt;/author&gt;&lt;author&gt;Xiao, Bing&lt;/author&gt;&lt;author&gt;Li, Xiangqin&lt;/author&gt;&lt;author&gt;Jia, Yao&lt;/author&gt;&lt;/authors&gt;&lt;/contributors&gt;&lt;titles&gt;&lt;title&gt;Sequential gene expression analysis of cervical malignant transformation identifies RFC4 as a novel diagnostic and prognostic biomarker&lt;/title&gt;&lt;secondary-title&gt;BMC medicine&lt;/secondary-title&gt;&lt;/titles&gt;&lt;periodical&gt;&lt;full-title&gt;BMC medicine&lt;/full-title&gt;&lt;/periodical&gt;&lt;pages&gt;437&lt;/pages&gt;&lt;volume&gt;20&lt;/volume&gt;&lt;number&gt;1&lt;/number&gt;&lt;dates&gt;&lt;year&gt;2022&lt;/year&gt;&lt;/dates&gt;&lt;isbn&gt;1741-7015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9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i/>
                <w:sz w:val="24"/>
                <w:szCs w:val="24"/>
              </w:rPr>
              <w:t> EZH2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almerón-Bárcenas&lt;/Author&gt;&lt;Year&gt;2022&lt;/Year&gt;&lt;RecNum&gt;222&lt;/RecNum&gt;&lt;DisplayText&gt;[20]&lt;/DisplayText&gt;&lt;record&gt;&lt;rec-number&gt;222&lt;/rec-number&gt;&lt;foreign-keys&gt;&lt;key app="EN" db-id="vdsfzrs9ot2f9je2zz2p0x08s95xzsrpz55z" timestamp="1680752555"&gt;222&lt;/key&gt;&lt;/foreign-keys&gt;&lt;ref-type name="Journal Article"&gt;17&lt;/ref-type&gt;&lt;contributors&gt;&lt;authors&gt;&lt;author&gt;Salmerón-Bárcenas, Eric Genaro&lt;/author&gt;&lt;author&gt;Zacapala-Gómez, Ana Elvira&lt;/author&gt;&lt;author&gt;Ortiz-Ortiz, Julio&lt;/author&gt;&lt;author&gt;Torres-Rojas, Francisco Israel&lt;/author&gt;&lt;author&gt;Avila-Lopez, Pedro Antonio&lt;/author&gt;&lt;/authors&gt;&lt;/contributors&gt;&lt;titles&gt;&lt;title&gt;Integrated bioinformatics analysis reveals that EZH2-rich domains promote transcriptional repression in cervical cancer&lt;/title&gt;&lt;secondary-title&gt;EXCLI journal&lt;/secondary-title&gt;&lt;/titles&gt;&lt;periodical&gt;&lt;full-title&gt;EXCLI journal&lt;/full-title&gt;&lt;/periodical&gt;&lt;pages&gt;852-868&lt;/pages&gt;&lt;volume&gt;21&lt;/volume&gt;&lt;dates&gt;&lt;year&gt;2022&lt;/year&gt;&lt;/dates&gt;&lt;isbn&gt;1611-2156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0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KIF2C, RAD21, MAD2LI, TOP2A, BIRC5, KIF11, MCM5, PCNA, MCM4, </w:t>
            </w:r>
            <w:r w:rsidRPr="004B008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SMC3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oulah&lt;/Author&gt;&lt;Year&gt;2022&lt;/Year&gt;&lt;RecNum&gt;847&lt;/RecNum&gt;&lt;DisplayText&gt;[21]&lt;/DisplayText&gt;&lt;record&gt;&lt;rec-number&gt;847&lt;/rec-number&gt;&lt;foreign-keys&gt;&lt;key app="EN" db-id="vdsfzrs9ot2f9je2zz2p0x08s95xzsrpz55z" timestamp="1726983105"&gt;847&lt;/key&gt;&lt;/foreign-keys&gt;&lt;ref-type name="Journal Article"&gt;17&lt;/ref-type&gt;&lt;contributors&gt;&lt;authors&gt;&lt;author&gt;Doulah, Md Siraj&lt;/author&gt;&lt;author&gt;Hamid, Md&lt;/author&gt;&lt;/authors&gt;&lt;/contributors&gt;&lt;titles&gt;&lt;title&gt;Identification of Hub Genes and Pathways in Cervical Cancer by Statistical and Bioinformatics Analysis&lt;/title&gt;&lt;/titles&gt;&lt;dates&gt;&lt;year&gt;2022&lt;/year&gt;&lt;pub-dates&gt;&lt;date&gt;03/31&lt;/date&gt;&lt;/pub-dates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1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Style w:val="Emphasis"/>
                <w:rFonts w:ascii="Times New Roman" w:hAnsi="Times New Roman" w:cs="Times New Roman"/>
                <w:sz w:val="24"/>
                <w:szCs w:val="24"/>
                <w:bdr w:val="none" w:sz="0" w:space="0" w:color="auto" w:frame="1"/>
                <w:shd w:val="clear" w:color="auto" w:fill="FFFFFF"/>
              </w:rPr>
              <w:t>SCNN1A, SCNN1B</w:t>
            </w:r>
            <w:r w:rsidRPr="0061373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, and </w:t>
            </w:r>
            <w:r w:rsidRPr="00613738">
              <w:rPr>
                <w:rStyle w:val="Emphasis"/>
                <w:rFonts w:ascii="Times New Roman" w:hAnsi="Times New Roman" w:cs="Times New Roman"/>
                <w:sz w:val="24"/>
                <w:szCs w:val="24"/>
                <w:bdr w:val="none" w:sz="0" w:space="0" w:color="auto" w:frame="1"/>
                <w:shd w:val="clear" w:color="auto" w:fill="FFFFFF"/>
              </w:rPr>
              <w:t>SCNN1G</w:t>
            </w:r>
            <w:r>
              <w:rPr>
                <w:rStyle w:val="Emphasis"/>
                <w:rFonts w:ascii="Times New Roman" w:hAnsi="Times New Roman" w:cs="Times New Roman"/>
                <w:sz w:val="24"/>
                <w:szCs w:val="24"/>
                <w:bdr w:val="none" w:sz="0" w:space="0" w:color="auto" w:frame="1"/>
                <w:shd w:val="clear" w:color="auto" w:fill="FFFFFF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ong&lt;/Author&gt;&lt;Year&gt;2022&lt;/Year&gt;&lt;RecNum&gt;223&lt;/RecNum&gt;&lt;DisplayText&gt;[22]&lt;/DisplayText&gt;&lt;record&gt;&lt;rec-number&gt;223&lt;/rec-number&gt;&lt;foreign-keys&gt;&lt;key app="EN" db-id="vdsfzrs9ot2f9je2zz2p0x08s95xzsrpz55z" timestamp="1680755029"&gt;223&lt;/key&gt;&lt;/foreign-keys&gt;&lt;ref-type name="Journal Article"&gt;17&lt;/ref-type&gt;&lt;contributors&gt;&lt;authors&gt;&lt;author&gt;Song, Changho&lt;/author&gt;&lt;author&gt;Lee, Yongho&lt;/author&gt;&lt;author&gt;Kim, Shin&lt;/author&gt;&lt;/authors&gt;&lt;/contributors&gt;&lt;titles&gt;&lt;title&gt;Bioinformatic analysis for the prognostic implication of genes encoding epithelial sodium channel in cervical cancer&lt;/title&gt;&lt;secondary-title&gt;International Journal of General Medicine&lt;/secondary-title&gt;&lt;/titles&gt;&lt;periodical&gt;&lt;full-title&gt;International Journal of General Medicine&lt;/full-title&gt;&lt;/periodical&gt;&lt;pages&gt;1777-1787&lt;/pages&gt;&lt;dates&gt;&lt;year&gt;2022&lt;/year&gt;&lt;/dates&gt;&lt;isbn&gt;1178-7074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2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X3CL1, SCML4, LYZ, FGD2, SLAMF6, GIMAP7, CCL19, SELP </w:t>
            </w:r>
            <w:r w:rsidRPr="004B008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POU2AF1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ong&lt;/Author&gt;&lt;Year&gt;2022&lt;/Year&gt;&lt;RecNum&gt;227&lt;/RecNum&gt;&lt;DisplayText&gt;[23]&lt;/DisplayText&gt;&lt;record&gt;&lt;rec-number&gt;227&lt;/rec-number&gt;&lt;foreign-keys&gt;&lt;key app="EN" db-id="vdsfzrs9ot2f9je2zz2p0x08s95xzsrpz55z" timestamp="1680759442"&gt;227&lt;/key&gt;&lt;/foreign-keys&gt;&lt;ref-type name="Journal Article"&gt;17&lt;/ref-type&gt;&lt;contributors&gt;&lt;authors&gt;&lt;author&gt;Zhong, Peng-Qiang&lt;/author&gt;&lt;author&gt;Yan, Xing-Xing&lt;/author&gt;&lt;author&gt;Wang, Wei-Jia&lt;/author&gt;&lt;author&gt;Hong, MengZhi&lt;/author&gt;&lt;author&gt;Chen, Peisong&lt;/author&gt;&lt;author&gt;Liu, Min&lt;/author&gt;&lt;/authors&gt;&lt;/contributors&gt;&lt;titles&gt;&lt;title&gt;Identification and Validation of LYZ and CCL19 as Prognostic Genes in the Cervical Cancer Micro-Environment&lt;/title&gt;&lt;secondary-title&gt;Clinical and Experimental Obstetrics &amp;amp; Gynecology&lt;/secondary-title&gt;&lt;/titles&gt;&lt;periodical&gt;&lt;full-title&gt;Clinical and Experimental Obstetrics &amp;amp; Gynecology&lt;/full-title&gt;&lt;/periodical&gt;&lt;pages&gt;144&lt;/pages&gt;&lt;volume&gt;49&lt;/volume&gt;&lt;number&gt;6&lt;/number&gt;&lt;dates&gt;&lt;year&gt;2022&lt;/year&gt;&lt;/dates&gt;&lt;isbn&gt;0390-6663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3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APOD, ARMCX1, GALNT3, HK2 </w:t>
            </w:r>
            <w:r w:rsidRPr="004B008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HLF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22&lt;/Year&gt;&lt;RecNum&gt;228&lt;/RecNum&gt;&lt;DisplayText&gt;[24]&lt;/DisplayText&gt;&lt;record&gt;&lt;rec-number&gt;228&lt;/rec-number&gt;&lt;foreign-keys&gt;&lt;key app="EN" db-id="vdsfzrs9ot2f9je2zz2p0x08s95xzsrpz55z" timestamp="1680761131"&gt;228&lt;/key&gt;&lt;/foreign-keys&gt;&lt;ref-type name="Journal Article"&gt;17&lt;/ref-type&gt;&lt;contributors&gt;&lt;authors&gt;&lt;author&gt;Liu, Wenxin&lt;/author&gt;&lt;author&gt;Jiang, Qiuying&lt;/author&gt;&lt;author&gt;Sun, Chao&lt;/author&gt;&lt;author&gt;Liu, ShiHao&lt;/author&gt;&lt;author&gt;Zhao, Zhikun&lt;/author&gt;&lt;author&gt;Wu, Dongfang&lt;/author&gt;&lt;/authors&gt;&lt;/contributors&gt;&lt;titles&gt;&lt;title&gt;Developing a 5-gene prognostic signature for cervical cancer by integrating mRNA and copy number variations&lt;/title&gt;&lt;secondary-title&gt;BMC cancer&lt;/secondary-title&gt;&lt;/titles&gt;&lt;periodical&gt;&lt;full-title&gt;BMC cancer&lt;/full-title&gt;&lt;/periodical&gt;&lt;pages&gt;1-16&lt;/pages&gt;&lt;volume&gt;22&lt;/volume&gt;&lt;number&gt;1&lt;/number&gt;&lt;dates&gt;&lt;year&gt;2022&lt;/year&gt;&lt;/dates&gt;&lt;isbn&gt;1471-2407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4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>CDC45, MCM2, PCNA</w:t>
            </w:r>
            <w:r w:rsidRPr="004B008E">
              <w:rPr>
                <w:rFonts w:ascii="Times New Roman" w:hAnsi="Times New Roman" w:cs="Times New Roman"/>
                <w:sz w:val="24"/>
                <w:szCs w:val="24"/>
              </w:rPr>
              <w:t xml:space="preserve"> and</w:t>
            </w: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TOP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ndalib&lt;/Author&gt;&lt;Year&gt;2023&lt;/Year&gt;&lt;RecNum&gt;203&lt;/RecNum&gt;&lt;DisplayText&gt;[25]&lt;/DisplayText&gt;&lt;record&gt;&lt;rec-number&gt;203&lt;/rec-number&gt;&lt;foreign-keys&gt;&lt;key app="EN" db-id="vdsfzrs9ot2f9je2zz2p0x08s95xzsrpz55z" timestamp="1680329588"&gt;203&lt;/key&gt;&lt;/foreign-keys&gt;&lt;ref-type name="Journal Article"&gt;17&lt;/ref-type&gt;&lt;contributors&gt;&lt;authors&gt;&lt;author&gt;Andalib, KM Salim&lt;/author&gt;&lt;author&gt;Rahman, Md Habibur&lt;/author&gt;&lt;author&gt;Habib, Ahsan&lt;/author&gt;&lt;/authors&gt;&lt;/contributors&gt;&lt;titles&gt;&lt;title&gt;Bioinformatics and cheminformatics approaches to identify pathways, molecular mechanisms and drug substances related to genetic basis of cervical cancer&lt;/title&gt;&lt;secondary-title&gt;Journal of Biomolecular Structure and Dynamics&lt;/secondary-title&gt;&lt;/titles&gt;&lt;periodical&gt;&lt;full-title&gt;Journal of Biomolecular Structure and Dynamics&lt;/full-title&gt;&lt;/periodical&gt;&lt;pages&gt;1-16&lt;/pages&gt;&lt;dates&gt;&lt;year&gt;2023&lt;/year&gt;&lt;/dates&gt;&lt;isbn&gt;0739-1102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5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CNE1, CCNE2, ANLN, RACGAP1, KIF23, CHEK1, CDC25A, E2F7, CDK1, </w:t>
            </w:r>
            <w:r w:rsidRPr="004B008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CEP55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runakara&lt;/Author&gt;&lt;Year&gt;2022&lt;/Year&gt;&lt;RecNum&gt;230&lt;/RecNum&gt;&lt;DisplayText&gt;[26]&lt;/DisplayText&gt;&lt;record&gt;&lt;rec-number&gt;230&lt;/rec-number&gt;&lt;foreign-keys&gt;&lt;key app="EN" db-id="vdsfzrs9ot2f9je2zz2p0x08s95xzsrpz55z" timestamp="1680762453"&gt;230&lt;/key&gt;&lt;/foreign-keys&gt;&lt;ref-type name="Journal Article"&gt;17&lt;/ref-type&gt;&lt;contributors&gt;&lt;authors&gt;&lt;author&gt;Karunakara, Shreyas Hulusemane&lt;/author&gt;&lt;author&gt;Eswaran, Sangavi&lt;/author&gt;&lt;author&gt;Mallya, Sandeep&lt;/author&gt;&lt;author&gt;Suresh, Padmanaban S&lt;/author&gt;&lt;author&gt;Chakrabarty, Sanjiban&lt;/author&gt;&lt;author&gt;Kabekkodu, Shama Prasada&lt;/author&gt;&lt;/authors&gt;&lt;/contributors&gt;&lt;titles&gt;&lt;title&gt;Integrated bioinformatics analysis of miR-497/195 cluster network in cervical carcinoma&lt;/title&gt;&lt;/titles&gt;&lt;dates&gt;&lt;year&gt;2022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6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>P4HA2, MSMO1, EGLN1, ZNF316, IKZF3, ISCU, MYO1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e&lt;/Author&gt;&lt;Year&gt;2022&lt;/Year&gt;&lt;RecNum&gt;232&lt;/RecNum&gt;&lt;DisplayText&gt;[27]&lt;/DisplayText&gt;&lt;record&gt;&lt;rec-number&gt;232&lt;/rec-number&gt;&lt;foreign-keys&gt;&lt;key app="EN" db-id="vdsfzrs9ot2f9je2zz2p0x08s95xzsrpz55z" timestamp="1680765201"&gt;232&lt;/key&gt;&lt;/foreign-keys&gt;&lt;ref-type name="Journal Article"&gt;17&lt;/ref-type&gt;&lt;contributors&gt;&lt;authors&gt;&lt;author&gt;Xie, Shuqian&lt;/author&gt;&lt;author&gt;Ding, Bo&lt;/author&gt;&lt;author&gt;Wang, Shiyuan&lt;/author&gt;&lt;author&gt;Zhang, Xing&lt;/author&gt;&lt;author&gt;Yan, Wenjing&lt;/author&gt;&lt;author&gt;Xia, Qianqian&lt;/author&gt;&lt;author&gt;Meng, Dan&lt;/author&gt;&lt;author&gt;Shen, Siyuan&lt;/author&gt;&lt;author&gt;Yu, Bingjia&lt;/author&gt;&lt;author&gt;Liu, Haohan&lt;/author&gt;&lt;/authors&gt;&lt;/contributors&gt;&lt;titles&gt;&lt;title&gt;Construction of a hypoxia-immune-related prognostic model and targeted therapeutic strategies for cervical cancer&lt;/title&gt;&lt;secondary-title&gt;International Immunology&lt;/secondary-title&gt;&lt;/titles&gt;&lt;periodical&gt;&lt;full-title&gt;International Immunology&lt;/full-title&gt;&lt;/periodical&gt;&lt;pages&gt;379-394&lt;/pages&gt;&lt;volume&gt;34&lt;/volume&gt;&lt;number&gt;7&lt;/number&gt;&lt;dates&gt;&lt;year&gt;2022&lt;/year&gt;&lt;/dates&gt;&lt;isbn&gt;1460-2377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7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>PLOD2, SPON1, SPP1, RNASEH2A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uan&lt;/Author&gt;&lt;Year&gt;2022&lt;/Year&gt;&lt;RecNum&gt;233&lt;/RecNum&gt;&lt;DisplayText&gt;[28]&lt;/DisplayText&gt;&lt;record&gt;&lt;rec-number&gt;233&lt;/rec-number&gt;&lt;foreign-keys&gt;&lt;key app="EN" db-id="vdsfzrs9ot2f9je2zz2p0x08s95xzsrpz55z" timestamp="1680843254"&gt;233&lt;/key&gt;&lt;/foreign-keys&gt;&lt;ref-type name="Journal Article"&gt;17&lt;/ref-type&gt;&lt;contributors&gt;&lt;authors&gt;&lt;author&gt;Yuan, Lu&lt;/author&gt;&lt;author&gt;Lu, Zijun&lt;/author&gt;&lt;author&gt;Sun, Guoqiang&lt;/author&gt;&lt;author&gt;Cao, Dongmei&lt;/author&gt;&lt;/authors&gt;&lt;/contributors&gt;&lt;titles&gt;&lt;title&gt;Identification and verification of a 4-gene signature predicting the overall survival of cervical cancer&lt;/title&gt;&lt;secondary-title&gt;Medicine&lt;/secondary-title&gt;&lt;/titles&gt;&lt;periodical&gt;&lt;full-title&gt;Medicine&lt;/full-title&gt;&lt;/periodical&gt;&lt;pages&gt;e31299&lt;/pages&gt;&lt;volume&gt;101&lt;/volume&gt;&lt;number&gt;42&lt;/number&gt;&lt;dates&gt;&lt;year&gt;2022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8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B008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B008E">
              <w:rPr>
                <w:rFonts w:ascii="Times New Roman" w:hAnsi="Times New Roman" w:cs="Times New Roman"/>
                <w:i/>
                <w:sz w:val="24"/>
                <w:szCs w:val="24"/>
              </w:rPr>
              <w:t>CMTM6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uang&lt;/Author&gt;&lt;Year&gt;2022&lt;/Year&gt;&lt;RecNum&gt;229&lt;/RecNum&gt;&lt;DisplayText&gt;[29]&lt;/DisplayText&gt;&lt;record&gt;&lt;rec-number&gt;229&lt;/rec-number&gt;&lt;foreign-keys&gt;&lt;key app="EN" db-id="vdsfzrs9ot2f9je2zz2p0x08s95xzsrpz55z" timestamp="1680761558"&gt;229&lt;/key&gt;&lt;/foreign-keys&gt;&lt;ref-type name="Journal Article"&gt;17&lt;/ref-type&gt;&lt;contributors&gt;&lt;authors&gt;&lt;author&gt;Huang, Xiaoting&lt;/author&gt;&lt;author&gt;Liu, Wei&lt;/author&gt;&lt;author&gt;Liu, Chunshan&lt;/author&gt;&lt;author&gt;Hu, Jijie&lt;/author&gt;&lt;author&gt;Wang, Baiyao&lt;/author&gt;&lt;author&gt;Ren, Anbang&lt;/author&gt;&lt;author&gt;Huang, Xiaona&lt;/author&gt;&lt;author&gt;Yuan, Yawei&lt;/author&gt;&lt;author&gt;Liu, Jinquan&lt;/author&gt;&lt;author&gt;Li, Mingyi&lt;/author&gt;&lt;/authors&gt;&lt;/contributors&gt;&lt;titles&gt;&lt;title&gt;CMTM6 as a candidate risk gene for cervical cancer: Comprehensive bioinformatics study&lt;/title&gt;&lt;secondary-title&gt;Frontiers in Molecular Biosciences&lt;/secondary-title&gt;&lt;/titles&gt;&lt;periodical&gt;&lt;full-title&gt;Frontiers in Molecular Biosciences&lt;/full-title&gt;&lt;/periodical&gt;&lt;volume&gt;9&lt;/volume&gt;&lt;dates&gt;&lt;year&gt;2022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9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E3767F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>HBP1, HIF1A, HLTF, LRPPRC, TGFBR1, DDX17, CNOT1, ZNF664, WAC, PTPN14, KRT18, BCL2L1, ANGPTL4, CTGF, EPHA2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uo&lt;/Author&gt;&lt;Year&gt;2022&lt;/Year&gt;&lt;RecNum&gt;266&lt;/RecNum&gt;&lt;DisplayText&gt;[30]&lt;/DisplayText&gt;&lt;record&gt;&lt;rec-number&gt;266&lt;/rec-number&gt;&lt;foreign-keys&gt;&lt;key app="EN" db-id="vdsfzrs9ot2f9je2zz2p0x08s95xzsrpz55z" timestamp="1682944417"&gt;266&lt;/key&gt;&lt;/foreign-keys&gt;&lt;ref-type name="Journal Article"&gt;17&lt;/ref-type&gt;&lt;contributors&gt;&lt;authors&gt;&lt;author&gt;Guo, Fengqin&lt;/author&gt;&lt;author&gt;Liu, Yanliang&lt;/author&gt;&lt;author&gt;Cheng, Yanxiang&lt;/author&gt;&lt;author&gt;Zhang, Qifan&lt;/author&gt;&lt;author&gt;Quan, Weili&lt;/author&gt;&lt;author&gt;Wei, Yaxun&lt;/author&gt;&lt;author&gt;Hong, Li&lt;/author&gt;&lt;/authors&gt;&lt;/contributors&gt;&lt;titles&gt;&lt;title&gt;Transcriptome analysis reveals the potential biological function of FSCN1 in HeLa cervical cancer cells&lt;/title&gt;&lt;secondary-title&gt;PeerJ&lt;/secondary-title&gt;&lt;/titles&gt;&lt;periodical&gt;&lt;full-title&gt;PeerJ&lt;/full-title&gt;&lt;/periodical&gt;&lt;pages&gt;e12909&lt;/pages&gt;&lt;volume&gt;10&lt;/volume&gt;&lt;dates&gt;&lt;year&gt;2022&lt;/year&gt;&lt;/dates&gt;&lt;isbn&gt;2167-8359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0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E3767F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XCL10, CGB5, CXCL12, PTX3, </w:t>
            </w:r>
            <w:r w:rsidRPr="00E3767F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CXCL9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i&lt;/Author&gt;&lt;Year&gt;2022&lt;/Year&gt;&lt;RecNum&gt;239&lt;/RecNum&gt;&lt;DisplayText&gt;[31]&lt;/DisplayText&gt;&lt;record&gt;&lt;rec-number&gt;239&lt;/rec-number&gt;&lt;foreign-keys&gt;&lt;key app="EN" db-id="vdsfzrs9ot2f9je2zz2p0x08s95xzsrpz55z" timestamp="1680888268"&gt;239&lt;/key&gt;&lt;/foreign-keys&gt;&lt;ref-type name="Journal Article"&gt;17&lt;/ref-type&gt;&lt;contributors&gt;&lt;authors&gt;&lt;author&gt;Yi, Yunhua&lt;/author&gt;&lt;author&gt;Sheng, Jiangxin&lt;/author&gt;&lt;author&gt;Nie, Jichan&lt;/author&gt;&lt;/authors&gt;&lt;/contributors&gt;&lt;titles&gt;&lt;title&gt;Screening of prognostic immune genes and establishment of prognostic model of cervical adenocarcinoma based on bioinformatics analysis&lt;/title&gt;&lt;secondary-title&gt;Annals of Translational Medicine&lt;/secondary-title&gt;&lt;/titles&gt;&lt;periodical&gt;&lt;full-title&gt;Annals of Translational Medicine&lt;/full-title&gt;&lt;/periodical&gt;&lt;volume&gt;10&lt;/volume&gt;&lt;number&gt;10&lt;/number&gt;&lt;dates&gt;&lt;year&gt;2022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1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E3767F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>MCM3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&lt;/Author&gt;&lt;Year&gt;2021&lt;/Year&gt;&lt;RecNum&gt;35&lt;/RecNum&gt;&lt;DisplayText&gt;[32]&lt;/DisplayText&gt;&lt;record&gt;&lt;rec-number&gt;35&lt;/rec-number&gt;&lt;foreign-keys&gt;&lt;key app="EN" db-id="vdsfzrs9ot2f9je2zz2p0x08s95xzsrpz55z" timestamp="1666422952"&gt;35&lt;/key&gt;&lt;/foreign-keys&gt;&lt;ref-type name="Journal Article"&gt;17&lt;/ref-type&gt;&lt;contributors&gt;&lt;authors&gt;&lt;author&gt;Ma, Hui&lt;/author&gt;&lt;author&gt;Liu, Zhen&lt;/author&gt;&lt;author&gt;Li, Honglin&lt;/author&gt;&lt;author&gt;Guo, Xuewang&lt;/author&gt;&lt;author&gt;Guo, Sujie&lt;/author&gt;&lt;author&gt;Qu, Pengpeng&lt;/author&gt;&lt;author&gt;Wang, Yuquan&lt;/author&gt;&lt;/authors&gt;&lt;/contributors&gt;&lt;titles&gt;&lt;title&gt;Bioinformatics Analysis Reveals MCM3 as an Important Prognostic Marker in Cervical Cancer&lt;/title&gt;&lt;secondary-title&gt;Computational and Mathematical Methods in Medicine&lt;/secondary-title&gt;&lt;/titles&gt;&lt;periodical&gt;&lt;full-title&gt;Computational and Mathematical Methods in Medicine&lt;/full-title&gt;&lt;/periodical&gt;&lt;volume&gt;2021&lt;/volume&gt;&lt;dates&gt;&lt;year&gt;2021&lt;/year&gt;&lt;/dates&gt;&lt;isbn&gt;1748-670X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2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E3767F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KLRK1, LCK, KIF20A, CD247, FASLG, CD163, ZAP70, CD8B, ZNF683, </w:t>
            </w:r>
            <w:r w:rsidRPr="00E3767F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>F10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Feng&lt;/Author&gt;&lt;Year&gt;2021&lt;/Year&gt;&lt;RecNum&gt;256&lt;/RecNum&gt;&lt;DisplayText&gt;[33]&lt;/DisplayText&gt;&lt;record&gt;&lt;rec-number&gt;256&lt;/rec-number&gt;&lt;foreign-keys&gt;&lt;key app="EN" db-id="vdsfzrs9ot2f9je2zz2p0x08s95xzsrpz55z" timestamp="1681318770"&gt;256&lt;/key&gt;&lt;/foreign-keys&gt;&lt;ref-type name="Journal Article"&gt;17&lt;/ref-type&gt;&lt;contributors&gt;&lt;authors&gt;&lt;author&gt;Feng, Yue&lt;/author&gt;&lt;author&gt;Wang, Zhao&lt;/author&gt;&lt;author&gt;Yang, Nan&lt;/author&gt;&lt;author&gt;Liu, Sijia&lt;/author&gt;&lt;author&gt;Yan, Jiazhuo&lt;/author&gt;&lt;author&gt;Song, Jiayu&lt;/author&gt;&lt;author&gt;Yang, Shanshan&lt;/author&gt;&lt;author&gt;Zhang, Yunyan&lt;/author&gt;&lt;/authors&gt;&lt;/contributors&gt;&lt;titles&gt;&lt;title&gt;Identification of biomarkers for cervical cancer radiotherapy resistance based on RNA sequencing data&lt;/title&gt;&lt;secondary-title&gt;Frontiers in Cell and Developmental Biology&lt;/secondary-title&gt;&lt;/titles&gt;&lt;periodical&gt;&lt;full-title&gt;Frontiers in cell and developmental biology&lt;/full-title&gt;&lt;/periodical&gt;&lt;pages&gt;724172&lt;/pages&gt;&lt;volume&gt;9&lt;/volume&gt;&lt;dates&gt;&lt;year&gt;2021&lt;/year&gt;&lt;/dates&gt;&lt;isbn&gt;2296-634X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3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E3767F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NUSAP1, TOP2A, KIF2C, NDC80, ASPM, KIF20A, CDK1, KIF11, BIRC5, MCM2, </w:t>
            </w:r>
            <w:r w:rsidRPr="00E3767F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>CHEK1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u&lt;/Author&gt;&lt;Year&gt;2021&lt;/Year&gt;&lt;RecNum&gt;11&lt;/RecNum&gt;&lt;DisplayText&gt;[34]&lt;/DisplayText&gt;&lt;record&gt;&lt;rec-number&gt;11&lt;/rec-number&gt;&lt;foreign-keys&gt;&lt;key app="EN" db-id="vdsfzrs9ot2f9je2zz2p0x08s95xzsrpz55z" timestamp="1666070557"&gt;11&lt;/key&gt;&lt;/foreign-keys&gt;&lt;ref-type name="Journal Article"&gt;17&lt;/ref-type&gt;&lt;contributors&gt;&lt;authors&gt;&lt;author&gt;Wu, Baojie&lt;/author&gt;&lt;author&gt;Xi, Shuyi&lt;/author&gt;&lt;/authors&gt;&lt;/contributors&gt;&lt;titles&gt;&lt;title&gt;Bioinformatics analysis of differentially expressed genes and pathways in the development of cervical cancer&lt;/title&gt;&lt;secondary-title&gt;BMC cancer&lt;/secondary-title&gt;&lt;/titles&gt;&lt;periodical&gt;&lt;full-title&gt;BMC cancer&lt;/full-title&gt;&lt;/periodical&gt;&lt;pages&gt;1-15&lt;/pages&gt;&lt;volume&gt;21&lt;/volume&gt;&lt;number&gt;1&lt;/number&gt;&lt;dates&gt;&lt;year&gt;2021&lt;/year&gt;&lt;/dates&gt;&lt;isbn&gt;1471-2407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4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E3767F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DNMT1, CHAF1B, CHAF1A, MCM2 </w:t>
            </w:r>
            <w:r w:rsidRPr="00E3767F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CDKN2A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n&lt;/Author&gt;&lt;Year&gt;2021&lt;/Year&gt;&lt;RecNum&gt;236&lt;/RecNum&gt;&lt;DisplayText&gt;[35]&lt;/DisplayText&gt;&lt;record&gt;&lt;rec-number&gt;236&lt;/rec-number&gt;&lt;foreign-keys&gt;&lt;key app="EN" db-id="vdsfzrs9ot2f9je2zz2p0x08s95xzsrpz55z" timestamp="1680846024"&gt;236&lt;/key&gt;&lt;/foreign-keys&gt;&lt;ref-type name="Journal Article"&gt;17&lt;/ref-type&gt;&lt;contributors&gt;&lt;authors&gt;&lt;author&gt;Han, Hong-Yan&lt;/author&gt;&lt;author&gt;Mou, Jiang-Tao&lt;/author&gt;&lt;author&gt;Jiang, Wen-Ping&lt;/author&gt;&lt;author&gt;Zhai, Xiu-Ming&lt;/author&gt;&lt;author&gt;Deng, Kun&lt;/author&gt;&lt;/authors&gt;&lt;/contributors&gt;&lt;titles&gt;&lt;title&gt;Five candidate biomarkers associated with the diagnosis and prognosis of cervical cancer&lt;/title&gt;&lt;secondary-title&gt;Bioscience Reports&lt;/secondary-title&gt;&lt;/titles&gt;&lt;periodical&gt;&lt;full-title&gt;Bioscience Reports&lt;/full-title&gt;&lt;/periodical&gt;&lt;volume&gt;41&lt;/volume&gt;&lt;number&gt;3&lt;/number&gt;&lt;dates&gt;&lt;year&gt;2021&lt;/year&gt;&lt;/dates&gt;&lt;isbn&gt;0144-8463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5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E3767F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FOXA1, OSA1, IRF3, STAT1, BMP4, MEF2C, TBX2 </w:t>
            </w:r>
            <w:r w:rsidRPr="00E3767F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>PTN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eshishian&lt;/Author&gt;&lt;Year&gt;2021&lt;/Year&gt;&lt;RecNum&gt;848&lt;/RecNum&gt;&lt;DisplayText&gt;[36]&lt;/DisplayText&gt;&lt;record&gt;&lt;rec-number&gt;848&lt;/rec-number&gt;&lt;foreign-keys&gt;&lt;key app="EN" db-id="vdsfzrs9ot2f9je2zz2p0x08s95xzsrpz55z" timestamp="1726984416"&gt;848&lt;/key&gt;&lt;/foreign-keys&gt;&lt;ref-type name="Journal Article"&gt;17&lt;/ref-type&gt;&lt;contributors&gt;&lt;authors&gt;&lt;author&gt;Keshishian, Hybert&lt;/author&gt;&lt;author&gt;Taghvaei Javanshir, Hamid&lt;/author&gt;&lt;author&gt;Arabi, Maryam&lt;/author&gt;&lt;author&gt;Bereimipour, Ahmad&lt;/author&gt;&lt;/authors&gt;&lt;/contributors&gt;&lt;titles&gt;&lt;title&gt;Cancer Ther Oncol Int J Evaluation of Candidates MiRNAs as a Diagnostic and Therapeutic Biomarker Between HPV Infection and Cervical Cancer Invasion via In Silico Approach&lt;/title&gt;&lt;secondary-title&gt;Cancer therapy &amp;amp; Oncology International Journal&lt;/secondary-title&gt;&lt;/titles&gt;&lt;periodical&gt;&lt;full-title&gt;Cancer therapy &amp;amp; Oncology International Journal&lt;/full-title&gt;&lt;/periodical&gt;&lt;volume&gt;20&lt;/volume&gt;&lt;dates&gt;&lt;year&gt;2021&lt;/year&gt;&lt;pub-dates&gt;&lt;date&gt;01/01&lt;/date&gt;&lt;/pub-dates&gt;&lt;/dates&gt;&lt;urls&gt;&lt;/urls&gt;&lt;electronic-resource-num&gt;10.19080/CTOIJ.2021.20.556033&lt;/electronic-resource-num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6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E3767F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LC25A5, ENO1, ANLN, RIBC2, PTTG1, </w:t>
            </w:r>
            <w:r w:rsidRPr="00E3767F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MCM5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21&lt;/Year&gt;&lt;RecNum&gt;97&lt;/RecNum&gt;&lt;DisplayText&gt;[37]&lt;/DisplayText&gt;&lt;record&gt;&lt;rec-number&gt;97&lt;/rec-number&gt;&lt;foreign-keys&gt;&lt;key app="EN" db-id="vdsfzrs9ot2f9je2zz2p0x08s95xzsrpz55z" timestamp="1670996287"&gt;97&lt;/key&gt;&lt;/foreign-keys&gt;&lt;ref-type name="Journal Article"&gt;17&lt;/ref-type&gt;&lt;contributors&gt;&lt;authors&gt;&lt;author&gt;Li, Shiyan&lt;/author&gt;&lt;author&gt;Han, Fengjuan&lt;/author&gt;&lt;author&gt;Qi, Na&lt;/author&gt;&lt;author&gt;Wen, Liyang&lt;/author&gt;&lt;author&gt;Li, Jia&lt;/author&gt;&lt;author&gt;Feng, Cong&lt;/author&gt;&lt;author&gt;Wang, Qingling&lt;/author&gt;&lt;/authors&gt;&lt;/contributors&gt;&lt;titles&gt;&lt;title&gt;Determination of a six-gene prognostic model for cervical cancer based on WGCNA combined with LASSO and Cox-PH analysis&lt;/title&gt;&lt;secondary-title&gt;World Journal of Surgical Oncology&lt;/secondary-title&gt;&lt;/titles&gt;&lt;periodical&gt;&lt;full-title&gt;World Journal of Surgical Oncology&lt;/full-title&gt;&lt;/periodical&gt;&lt;pages&gt;1-11&lt;/pages&gt;&lt;volume&gt;19&lt;/volume&gt;&lt;number&gt;1&lt;/number&gt;&lt;dates&gt;&lt;year&gt;2021&lt;/year&gt;&lt;/dates&gt;&lt;isbn&gt;1477-7819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7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E3767F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3767F">
              <w:rPr>
                <w:rFonts w:ascii="Times New Roman" w:hAnsi="Times New Roman" w:cs="Times New Roman"/>
                <w:i/>
                <w:sz w:val="24"/>
                <w:szCs w:val="24"/>
              </w:rPr>
              <w:t>CXCL1, CXCL8, CXCL9, CXCL10, CXCL11, CXCL13, CXCL16, CXCL17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u&lt;/Author&gt;&lt;Year&gt;2021&lt;/Year&gt;&lt;RecNum&gt;241&lt;/RecNum&gt;&lt;DisplayText&gt;[38]&lt;/DisplayText&gt;&lt;record&gt;&lt;rec-number&gt;241&lt;/rec-number&gt;&lt;foreign-keys&gt;&lt;key app="EN" db-id="vdsfzrs9ot2f9je2zz2p0x08s95xzsrpz55z" timestamp="1680923671"&gt;241&lt;/key&gt;&lt;/foreign-keys&gt;&lt;ref-type name="Journal Article"&gt;17&lt;/ref-type&gt;&lt;contributors&gt;&lt;authors&gt;&lt;author&gt;Wu, Caiyun&lt;/author&gt;&lt;author&gt;Ma, Cong&lt;/author&gt;&lt;author&gt;Yuan, Jing&lt;/author&gt;&lt;author&gt;Zhou, Pei&lt;/author&gt;&lt;/authors&gt;&lt;/contributors&gt;&lt;titles&gt;&lt;title&gt;Exploration of potential therapeutic and prognostic value of CXC chemokines in cervical squamous cell carcinoma and endocervical adenocarcinoma based on bioinformatics analysis&lt;/title&gt;&lt;secondary-title&gt;Mathematical Biosciences and Engineering&lt;/secondary-title&gt;&lt;/titles&gt;&lt;periodical&gt;&lt;full-title&gt;Mathematical Biosciences and Engineering&lt;/full-title&gt;&lt;/periodical&gt;&lt;pages&gt;8201-8222&lt;/pages&gt;&lt;volume&gt;18&lt;/volume&gt;&lt;number&gt;6&lt;/number&gt;&lt;dates&gt;&lt;year&gt;2021&lt;/year&gt;&lt;/dates&gt;&lt;isbn&gt;1551-0018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8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54654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54654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DC45, RFC4, TOP2A, CCNA2, CCNB2, MCM6, KIF11, KIF20A, UBE2C </w:t>
            </w:r>
            <w:r w:rsidRPr="0054654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54654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FEN1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e&lt;/Author&gt;&lt;Year&gt;2021&lt;/Year&gt;&lt;RecNum&gt;146&lt;/RecNum&gt;&lt;DisplayText&gt;[39]&lt;/DisplayText&gt;&lt;record&gt;&lt;rec-number&gt;146&lt;/rec-number&gt;&lt;foreign-keys&gt;&lt;key app="EN" db-id="vdsfzrs9ot2f9je2zz2p0x08s95xzsrpz55z" timestamp="1671214027"&gt;146&lt;/key&gt;&lt;/foreign-keys&gt;&lt;ref-type name="Journal Article"&gt;17&lt;/ref-type&gt;&lt;contributors&gt;&lt;authors&gt;&lt;author&gt;He, Zikang&lt;/author&gt;&lt;author&gt;Wang, Xiaojin&lt;/author&gt;&lt;author&gt;Yang, Zhiming&lt;/author&gt;&lt;author&gt;Jiang, Ying&lt;/author&gt;&lt;author&gt;Li, Luhui&lt;/author&gt;&lt;author&gt;Wang, Xingyun&lt;/author&gt;&lt;author&gt;Song, Zheyao&lt;/author&gt;&lt;author&gt;Wang, Xiuli&lt;/author&gt;&lt;author&gt;Wan, Jiahui&lt;/author&gt;&lt;author&gt;Jiang, Shijun&lt;/author&gt;&lt;/authors&gt;&lt;/contributors&gt;&lt;titles&gt;&lt;title&gt;Expression and prognosis of CDC45 in cervical cancer based on the GEO database&lt;/title&gt;&lt;secondary-title&gt;PeerJ&lt;/secondary-title&gt;&lt;/titles&gt;&lt;periodical&gt;&lt;full-title&gt;PeerJ&lt;/full-title&gt;&lt;/periodical&gt;&lt;pages&gt;e12114&lt;/pages&gt;&lt;volume&gt;9&lt;/volume&gt;&lt;dates&gt;&lt;year&gt;2021&lt;/year&gt;&lt;/dates&gt;&lt;isbn&gt;2167-8359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9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54654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54654E">
              <w:rPr>
                <w:rFonts w:ascii="Times New Roman" w:hAnsi="Times New Roman" w:cs="Times New Roman"/>
                <w:i/>
                <w:sz w:val="24"/>
                <w:szCs w:val="24"/>
              </w:rPr>
              <w:t>FANCI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21&lt;/Year&gt;&lt;RecNum&gt;244&lt;/RecNum&gt;&lt;DisplayText&gt;[40]&lt;/DisplayText&gt;&lt;record&gt;&lt;rec-number&gt;244&lt;/rec-number&gt;&lt;foreign-keys&gt;&lt;key app="EN" db-id="vdsfzrs9ot2f9je2zz2p0x08s95xzsrpz55z" timestamp="1680926501"&gt;244&lt;/key&gt;&lt;/foreign-keys&gt;&lt;ref-type name="Journal Article"&gt;17&lt;/ref-type&gt;&lt;contributors&gt;&lt;authors&gt;&lt;author&gt;Liu, Xiaoling&lt;/author&gt;&lt;author&gt;Liu, Xiqin&lt;/author&gt;&lt;author&gt;Han, Xia&lt;/author&gt;&lt;/authors&gt;&lt;/contributors&gt;&lt;titles&gt;&lt;title&gt;FANCI may serve as a prognostic biomarker for cervical cancer: A systematic review and meta-analysis&lt;/title&gt;&lt;secondary-title&gt;Medicine&lt;/secondary-title&gt;&lt;/titles&gt;&lt;periodical&gt;&lt;full-title&gt;Medicine&lt;/full-title&gt;&lt;/periodical&gt;&lt;volume&gt;100&lt;/volume&gt;&lt;number&gt;51&lt;/number&gt;&lt;dates&gt;&lt;year&gt;2021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0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885DB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85DB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RFC5, POLE3, RAD51, RMI1, PALB2, HDAC1, MCM4, ESR1, FOS </w:t>
            </w:r>
            <w:r w:rsidRPr="00885DB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885DB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E2F1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u&lt;/Author&gt;&lt;Year&gt;2021&lt;/Year&gt;&lt;RecNum&gt;220&lt;/RecNum&gt;&lt;DisplayText&gt;[41]&lt;/DisplayText&gt;&lt;record&gt;&lt;rec-number&gt;220&lt;/rec-number&gt;&lt;foreign-keys&gt;&lt;key app="EN" db-id="vdsfzrs9ot2f9je2zz2p0x08s95xzsrpz55z" timestamp="1680680652"&gt;220&lt;/key&gt;&lt;/foreign-keys&gt;&lt;ref-type name="Journal Article"&gt;17&lt;/ref-type&gt;&lt;contributors&gt;&lt;authors&gt;&lt;author&gt;Tu, Simei&lt;/author&gt;&lt;author&gt;Zhang, Hao&lt;/author&gt;&lt;author&gt;Yang, Xiaocheng&lt;/author&gt;&lt;author&gt;Wen, Wen&lt;/author&gt;&lt;author&gt;Song, Kangjing&lt;/author&gt;&lt;author&gt;Yu, Xinyi&lt;/author&gt;&lt;author&gt;Qu, Xinjian&lt;/author&gt;&lt;/authors&gt;&lt;/contributors&gt;&lt;titles&gt;&lt;title&gt;Screening of cervical cancer-related hub genes based on comprehensive bioinformatics analysis&lt;/title&gt;&lt;secondary-title&gt;Cancer Biomarkers&lt;/secondary-title&gt;&lt;/titles&gt;&lt;periodical&gt;&lt;full-title&gt;Cancer Biomarkers&lt;/full-title&gt;&lt;/periodical&gt;&lt;pages&gt;303-315&lt;/pages&gt;&lt;volume&gt;32&lt;/volume&gt;&lt;number&gt;3&lt;/number&gt;&lt;dates&gt;&lt;year&gt;2021&lt;/year&gt;&lt;/dates&gt;&lt;isbn&gt;1574-0153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1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885DB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85DBE">
              <w:rPr>
                <w:rFonts w:ascii="Times New Roman" w:hAnsi="Times New Roman" w:cs="Times New Roman"/>
                <w:i/>
                <w:sz w:val="24"/>
                <w:szCs w:val="24"/>
              </w:rPr>
              <w:t>STAT1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aspaglio&lt;/Author&gt;&lt;Year&gt;2021&lt;/Year&gt;&lt;RecNum&gt;243&lt;/RecNum&gt;&lt;DisplayText&gt;[42]&lt;/DisplayText&gt;&lt;record&gt;&lt;rec-number&gt;243&lt;/rec-number&gt;&lt;foreign-keys&gt;&lt;key app="EN" db-id="vdsfzrs9ot2f9je2zz2p0x08s95xzsrpz55z" timestamp="1680926194"&gt;243&lt;/key&gt;&lt;/foreign-keys&gt;&lt;ref-type name="Journal Article"&gt;17&lt;/ref-type&gt;&lt;contributors&gt;&lt;authors&gt;&lt;author&gt;Raspaglio, Giuseppina&lt;/author&gt;&lt;author&gt;Buttarelli, Marianna&lt;/author&gt;&lt;author&gt;Filippetti, Flavia&lt;/author&gt;&lt;author&gt;Battaglia, Alessandra&lt;/author&gt;&lt;author&gt;Buzzonetti, Alexia&lt;/author&gt;&lt;author&gt;Scambia, Giovanni&lt;/author&gt;&lt;author&gt;Gallo, Daniela&lt;/author&gt;&lt;/authors&gt;&lt;/contributors&gt;&lt;titles&gt;&lt;title&gt;Stat1 confers sensitivity to radiation in cervical cancer cells by controlling Parp1 levels: a new perspective for Parp1 inhibition&lt;/title&gt;&lt;secondary-title&gt;Cell Death &amp;amp; Disease&lt;/secondary-title&gt;&lt;/titles&gt;&lt;periodical&gt;&lt;full-title&gt;Cell Death &amp;amp; Disease&lt;/full-title&gt;&lt;/periodical&gt;&lt;pages&gt;933&lt;/pages&gt;&lt;volume&gt;12&lt;/volume&gt;&lt;number&gt;10&lt;/number&gt;&lt;dates&gt;&lt;year&gt;2021&lt;/year&gt;&lt;/dates&gt;&lt;isbn&gt;2041-4889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2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885DBE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85DB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PP1, MELK, TTK, ARRB2, FOXM1, LYN, CCL21, </w:t>
            </w:r>
            <w:r w:rsidRPr="00885DBE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885DBE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COL6A3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D&lt;/Author&gt;&lt;Year&gt;2021&lt;/Year&gt;&lt;RecNum&gt;28&lt;/RecNum&gt;&lt;DisplayText&gt;[43]&lt;/DisplayText&gt;&lt;record&gt;&lt;rec-number&gt;28&lt;/rec-number&gt;&lt;foreign-keys&gt;&lt;key app="EN" db-id="vdsfzrs9ot2f9je2zz2p0x08s95xzsrpz55z" timestamp="1666197116"&gt;28&lt;/key&gt;&lt;/foreign-keys&gt;&lt;ref-type name="Journal Article"&gt;17&lt;/ref-type&gt;&lt;contributors&gt;&lt;authors&gt;&lt;author&gt;SD, Annapurna&lt;/author&gt;&lt;author&gt;Pasumarthi, Deepthi&lt;/author&gt;&lt;author&gt;Pasha, Akbar&lt;/author&gt;&lt;author&gt;Doneti, Ravinder&lt;/author&gt;&lt;author&gt;Botlagunta, Mahendran&lt;/author&gt;&lt;author&gt;Pawar, Smita C&lt;/author&gt;&lt;/authors&gt;&lt;/contributors&gt;&lt;titles&gt;&lt;title&gt;Identification of differentially expressed genes in cervical cancer patients by comparative transcriptome analysis&lt;/title&gt;&lt;secondary-title&gt;BioMed research international&lt;/secondary-title&gt;&lt;/titles&gt;&lt;periodical&gt;&lt;full-title&gt;BioMed research international&lt;/full-title&gt;&lt;/periodical&gt;&lt;volume&gt;2021&lt;/volume&gt;&lt;dates&gt;&lt;year&gt;2021&lt;/year&gt;&lt;/dates&gt;&lt;isbn&gt;2314-6133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3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85DBE">
              <w:rPr>
                <w:rFonts w:ascii="Times New Roman" w:hAnsi="Times New Roman" w:cs="Times New Roman"/>
                <w:i/>
                <w:sz w:val="24"/>
                <w:szCs w:val="24"/>
              </w:rPr>
              <w:t>PYGM, BMF, MBNL3, DENND6A,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885DBE">
              <w:rPr>
                <w:rFonts w:ascii="Times New Roman" w:hAnsi="Times New Roman" w:cs="Times New Roman"/>
                <w:i/>
                <w:sz w:val="24"/>
                <w:szCs w:val="24"/>
              </w:rPr>
              <w:t>REEP5, KLF6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 w:rsidRPr="00885DBE">
              <w:rPr>
                <w:rFonts w:ascii="Times New Roman" w:hAnsi="Times New Roman" w:cs="Times New Roman"/>
                <w:i/>
                <w:sz w:val="24"/>
                <w:szCs w:val="24"/>
              </w:rPr>
              <w:t>ITM2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21&lt;/Year&gt;&lt;RecNum&gt;260&lt;/RecNum&gt;&lt;DisplayText&gt;[44]&lt;/DisplayText&gt;&lt;record&gt;&lt;rec-number&gt;260&lt;/rec-number&gt;&lt;foreign-keys&gt;&lt;key app="EN" db-id="vdsfzrs9ot2f9je2zz2p0x08s95xzsrpz55z" timestamp="1681543608"&gt;260&lt;/key&gt;&lt;/foreign-keys&gt;&lt;ref-type name="Journal Article"&gt;17&lt;/ref-type&gt;&lt;contributors&gt;&lt;authors&gt;&lt;author&gt;Zhang, Xinyang&lt;/author&gt;&lt;author&gt;Yang, Siqi&lt;/author&gt;&lt;author&gt;Chen, Wenbo&lt;/author&gt;&lt;author&gt;Dong, Xin&lt;/author&gt;&lt;author&gt;Zhang, Rongyu&lt;/author&gt;&lt;author&gt;Ye, Haidong&lt;/author&gt;&lt;author&gt;Mei, Xiangfei&lt;/author&gt;&lt;author&gt;Liu, Huan&lt;/author&gt;&lt;author&gt;Fang, Yu&lt;/author&gt;&lt;author&gt;He, Chunjiang&lt;/author&gt;&lt;/authors&gt;&lt;/contributors&gt;&lt;titles&gt;&lt;title&gt;Circular RNA circYPEL2: A novel biomarker in cervical cancer&lt;/title&gt;&lt;secondary-title&gt;Genes&lt;/secondary-title&gt;&lt;/titles&gt;&lt;periodical&gt;&lt;full-title&gt;Genes&lt;/full-title&gt;&lt;/periodical&gt;&lt;pages&gt;38&lt;/pages&gt;&lt;volume&gt;13&lt;/volume&gt;&lt;number&gt;1&lt;/number&gt;&lt;dates&gt;&lt;year&gt;2021&lt;/year&gt;&lt;/dates&gt;&lt;isbn&gt;2073-4425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4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8F7CD0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F7CD0">
              <w:rPr>
                <w:rFonts w:ascii="Times New Roman" w:hAnsi="Times New Roman" w:cs="Times New Roman"/>
                <w:i/>
                <w:sz w:val="24"/>
                <w:szCs w:val="24"/>
              </w:rPr>
              <w:t>CDC45, GINS2, MCM2</w:t>
            </w:r>
            <w:r w:rsidR="00A27289">
              <w:rPr>
                <w:rFonts w:ascii="Times New Roman" w:hAnsi="Times New Roman" w:cs="Times New Roman"/>
                <w:i/>
                <w:sz w:val="24"/>
                <w:szCs w:val="24"/>
              </w:rPr>
              <w:t>,</w:t>
            </w:r>
            <w:r w:rsidRPr="008F7CD0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8F7CD0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8F7CD0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PCNA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ue&lt;/Author&gt;&lt;Year&gt;2021&lt;/Year&gt;&lt;RecNum&gt;82&lt;/RecNum&gt;&lt;DisplayText&gt;[45]&lt;/DisplayText&gt;&lt;record&gt;&lt;rec-number&gt;82&lt;/rec-number&gt;&lt;foreign-keys&gt;&lt;key app="EN" db-id="vdsfzrs9ot2f9je2zz2p0x08s95xzsrpz55z" timestamp="1670736869"&gt;82&lt;/key&gt;&lt;/foreign-keys&gt;&lt;ref-type name="Journal Article"&gt;17&lt;/ref-type&gt;&lt;contributors&gt;&lt;authors&gt;&lt;author&gt;Xue, Han&lt;/author&gt;&lt;author&gt;Sun, Zhaojun&lt;/author&gt;&lt;author&gt;Wu, Weiqing&lt;/author&gt;&lt;author&gt;Du, Dong&lt;/author&gt;&lt;author&gt;Liao, Shuping&lt;/author&gt;&lt;/authors&gt;&lt;/contributors&gt;&lt;titles&gt;&lt;title&gt;Identification of hub genes as potential prognostic biomarkers in cervical cancer using comprehensive bioinformatics analysis and validation studies&lt;/title&gt;&lt;secondary-title&gt;Cancer Management and Research&lt;/secondary-title&gt;&lt;/titles&gt;&lt;periodical&gt;&lt;full-title&gt;Cancer management and research&lt;/full-title&gt;&lt;/periodical&gt;&lt;pages&gt;117&lt;/pages&gt;&lt;volume&gt;13&lt;/volume&gt;&lt;dates&gt;&lt;year&gt;2021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5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8F7CD0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8F7CD0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LGR6, SYCP2, TCAM1P, </w:t>
            </w:r>
            <w:r w:rsidRPr="008F7CD0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Pr="008F7CD0">
              <w:rPr>
                <w:rFonts w:ascii="Times New Roman" w:hAnsi="Times New Roman" w:cs="Times New Roman"/>
                <w:i/>
                <w:sz w:val="24"/>
                <w:szCs w:val="24"/>
              </w:rPr>
              <w:t>RUNX3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õhmussaar&lt;/Author&gt;&lt;Year&gt;2021&lt;/Year&gt;&lt;RecNum&gt;13&lt;/RecNum&gt;&lt;DisplayText&gt;[46]&lt;/DisplayText&gt;&lt;record&gt;&lt;rec-number&gt;13&lt;/rec-number&gt;&lt;foreign-keys&gt;&lt;key app="EN" db-id="vdsfzrs9ot2f9je2zz2p0x08s95xzsrpz55z" timestamp="1666074712"&gt;13&lt;/key&gt;&lt;/foreign-keys&gt;&lt;ref-type name="Journal Article"&gt;17&lt;/ref-type&gt;&lt;contributors&gt;&lt;authors&gt;&lt;author&gt;Lõhmussaar, Kadi&lt;/author&gt;&lt;author&gt;Oka, Rurika&lt;/author&gt;&lt;author&gt;Valle-Inclan, Jose Espejo&lt;/author&gt;&lt;author&gt;Smits, Milou HH&lt;/author&gt;&lt;author&gt;Wardak, Hila&lt;/author&gt;&lt;author&gt;Korving, Jeroen&lt;/author&gt;&lt;author&gt;Begthel, Harry&lt;/author&gt;&lt;author&gt;Proost, Natalie&lt;/author&gt;&lt;author&gt;van de Ven, Marieke&lt;/author&gt;&lt;author&gt;Kranenburg, Onno W&lt;/author&gt;&lt;/authors&gt;&lt;/contributors&gt;&lt;titles&gt;&lt;title&gt;Patient-derived organoids model cervical tissue dynamics and viral oncogenesis in cervical cancer&lt;/title&gt;&lt;secondary-title&gt;Cell Stem Cell&lt;/secondary-title&gt;&lt;/titles&gt;&lt;periodical&gt;&lt;full-title&gt;Cell Stem Cell&lt;/full-title&gt;&lt;/periodical&gt;&lt;pages&gt;1380-1396. e6&lt;/pages&gt;&lt;volume&gt;28&lt;/volume&gt;&lt;number&gt;8&lt;/number&gt;&lt;dates&gt;&lt;year&gt;2021&lt;/year&gt;&lt;/dates&gt;&lt;isbn&gt;1934-5909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6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0F7973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EA3A57">
              <w:rPr>
                <w:rFonts w:ascii="Times New Roman" w:hAnsi="Times New Roman" w:cs="Times New Roman"/>
                <w:i/>
                <w:sz w:val="24"/>
                <w:szCs w:val="24"/>
              </w:rPr>
              <w:t>CDH2, VIM, FN1, ZEB1, ZEB2, SNAI1, SNAI2, TWIST1, TWIST2, ERBB2, GATA3, and CDH1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21&lt;/Year&gt;&lt;RecNum&gt;19&lt;/RecNum&gt;&lt;DisplayText&gt;[47]&lt;/DisplayText&gt;&lt;record&gt;&lt;rec-number&gt;19&lt;/rec-number&gt;&lt;foreign-keys&gt;&lt;key app="EN" db-id="vdsfzrs9ot2f9je2zz2p0x08s95xzsrpz55z" timestamp="1666161831"&gt;19&lt;/key&gt;&lt;/foreign-keys&gt;&lt;ref-type name="Journal Article"&gt;17&lt;/ref-type&gt;&lt;contributors&gt;&lt;authors&gt;&lt;author&gt;Zhang, Jin&lt;/author&gt;&lt;author&gt;Rashmi, Ramachandran&lt;/author&gt;&lt;author&gt;Inkman, Matthew&lt;/author&gt;&lt;author&gt;Jayachandran, Kay&lt;/author&gt;&lt;author&gt;Ruiz, Fiona&lt;/author&gt;&lt;author&gt;Waters, Michael R&lt;/author&gt;&lt;author&gt;Grigsby, Perry W&lt;/author&gt;&lt;author&gt;Markovina, Stephanie&lt;/author&gt;&lt;author&gt;Schwarz, Julie K&lt;/author&gt;&lt;/authors&gt;&lt;/contributors&gt;&lt;titles&gt;&lt;title&gt;Integrating imaging and RNA-seq improves outcome prediction in cervical cancer&lt;/title&gt;&lt;secondary-title&gt;The Journal of clinical investigation&lt;/secondary-title&gt;&lt;/titles&gt;&lt;periodical&gt;&lt;full-title&gt;The Journal of clinical investigation&lt;/full-title&gt;&lt;/periodical&gt;&lt;volume&gt;131&lt;/volume&gt;&lt;number&gt;5&lt;/number&gt;&lt;dates&gt;&lt;year&gt;2021&lt;/year&gt;&lt;/dates&gt;&lt;isbn&gt;0021-9738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7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0F7973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F7973">
              <w:rPr>
                <w:rFonts w:ascii="Times New Roman" w:hAnsi="Times New Roman" w:cs="Times New Roman"/>
                <w:i/>
                <w:sz w:val="24"/>
                <w:szCs w:val="24"/>
              </w:rPr>
              <w:t>p53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badegesin&lt;/Author&gt;&lt;Year&gt;2021&lt;/Year&gt;&lt;RecNum&gt;274&lt;/RecNum&gt;&lt;DisplayText&gt;[48]&lt;/DisplayText&gt;&lt;record&gt;&lt;rec-number&gt;274&lt;/rec-number&gt;&lt;foreign-keys&gt;&lt;key app="EN" db-id="vdsfzrs9ot2f9je2zz2p0x08s95xzsrpz55z" timestamp="1682961943"&gt;274&lt;/key&gt;&lt;/foreign-keys&gt;&lt;ref-type name="Journal Article"&gt;17&lt;/ref-type&gt;&lt;contributors&gt;&lt;authors&gt;&lt;author&gt;Gbadegesin, Michael A&lt;/author&gt;&lt;author&gt;Omotoso, Olabode E&lt;/author&gt;&lt;author&gt;Oluwasola, Timothy AO&lt;/author&gt;&lt;author&gt;Okolo, Clement A&lt;/author&gt;&lt;author&gt;Soremekun, Opeyemi&lt;/author&gt;&lt;author&gt;Ogun, Gabriel O&lt;/author&gt;&lt;author&gt;Oluwasola, Abideen O&lt;/author&gt;&lt;author&gt;Odunola, Oyeronke A&lt;/author&gt;&lt;/authors&gt;&lt;/contributors&gt;&lt;titles&gt;&lt;title&gt;Mutational analysis of p53 gene in cervical cancer and useful polymorphic variants in exons 3 and 4&lt;/title&gt;&lt;secondary-title&gt;Egyptian Journal of Medical Human Genetics&lt;/secondary-title&gt;&lt;/titles&gt;&lt;periodical&gt;&lt;full-title&gt;Egyptian Journal of Medical Human Genetics&lt;/full-title&gt;&lt;/periodical&gt;&lt;pages&gt;1-8&lt;/pages&gt;&lt;volume&gt;22&lt;/volume&gt;&lt;number&gt;1&lt;/number&gt;&lt;dates&gt;&lt;year&gt;2021&lt;/year&gt;&lt;/dates&gt;&lt;isbn&gt;2090-2441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8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0F7973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F7973">
              <w:rPr>
                <w:rFonts w:ascii="Times New Roman" w:hAnsi="Times New Roman" w:cs="Times New Roman"/>
                <w:i/>
                <w:sz w:val="24"/>
                <w:szCs w:val="24"/>
              </w:rPr>
              <w:t>ESR1, EPB41L3, EDNRB, ID4, PLA</w:t>
            </w:r>
            <w:r w:rsidRPr="00EA3A57">
              <w:rPr>
                <w:rFonts w:ascii="Times New Roman" w:hAnsi="Times New Roman" w:cs="Times New Roman"/>
                <w:i/>
                <w:sz w:val="24"/>
                <w:szCs w:val="24"/>
              </w:rPr>
              <w:t>C8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&lt;/Author&gt;&lt;Year&gt;2020&lt;/Year&gt;&lt;RecNum&gt;231&lt;/RecNum&gt;&lt;DisplayText&gt;[49]&lt;/DisplayText&gt;&lt;record&gt;&lt;rec-number&gt;231&lt;/rec-number&gt;&lt;foreign-keys&gt;&lt;key app="EN" db-id="vdsfzrs9ot2f9je2zz2p0x08s95xzsrpz55z" timestamp="1680763414"&gt;231&lt;/key&gt;&lt;/foreign-keys&gt;&lt;ref-type name="Journal Article"&gt;17&lt;/ref-type&gt;&lt;contributors&gt;&lt;authors&gt;&lt;author&gt;Ma, Xiaoling&lt;/author&gt;&lt;author&gt;Liu, Jinhui&lt;/author&gt;&lt;author&gt;Wang, Hui&lt;/author&gt;&lt;author&gt;Jiang, Yi&lt;/author&gt;&lt;author&gt;Wan, Yicong&lt;/author&gt;&lt;author&gt;Xia, Yankai&lt;/author&gt;&lt;author&gt;Cheng, Wenjun&lt;/author&gt;&lt;/authors&gt;&lt;/contributors&gt;&lt;titles&gt;&lt;title&gt;Identification of crucial aberrantly methylated and differentially expressed genes related to cervical cancer using an integrated bioinformatics analysis&lt;/title&gt;&lt;secondary-title&gt;Bioscience Reports&lt;/secondary-title&gt;&lt;/titles&gt;&lt;periodical&gt;&lt;full-title&gt;Bioscience Reports&lt;/full-title&gt;&lt;/periodical&gt;&lt;volume&gt;40&lt;/volume&gt;&lt;number&gt;5&lt;/number&gt;&lt;dates&gt;&lt;year&gt;2020&lt;/year&gt;&lt;/dates&gt;&lt;isbn&gt;0144-8463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9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0F7973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F7973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MELK, CDK1, BUB1B, NCAPG, KIF11, PBK, TOP2A, TTK, DLGAP5, ASPM, DTL, CCNB1, CDC6, RAD51AP1, KNTC1, KIF15, </w:t>
            </w:r>
            <w:r w:rsidRPr="000F7973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0F7973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NDC80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20&lt;/Year&gt;&lt;RecNum&gt;142&lt;/RecNum&gt;&lt;DisplayText&gt;[50]&lt;/DisplayText&gt;&lt;record&gt;&lt;rec-number&gt;142&lt;/rec-number&gt;&lt;foreign-keys&gt;&lt;key app="EN" db-id="vdsfzrs9ot2f9je2zz2p0x08s95xzsrpz55z" timestamp="1671212025"&gt;142&lt;/key&gt;&lt;/foreign-keys&gt;&lt;ref-type name="Journal Article"&gt;17&lt;/ref-type&gt;&lt;contributors&gt;&lt;authors&gt;&lt;author&gt;Chen, Huan&lt;/author&gt;&lt;author&gt;Wang, Xi&lt;/author&gt;&lt;author&gt;Jia, Huanhuan&lt;/author&gt;&lt;author&gt;Tao, Yin&lt;/author&gt;&lt;author&gt;Zhou, Hong&lt;/author&gt;&lt;author&gt;Wang, Mingyuan&lt;/author&gt;&lt;author&gt;Wang, Xin&lt;/author&gt;&lt;author&gt;Fang, Xiaoling&lt;/author&gt;&lt;/authors&gt;&lt;/contributors&gt;&lt;titles&gt;&lt;title&gt;Bioinformatics analysis of key genes and pathways of cervical cancer&lt;/title&gt;&lt;secondary-title&gt;OncoTargets and therapy&lt;/secondary-title&gt;&lt;/titles&gt;&lt;periodical&gt;&lt;full-title&gt;OncoTargets and therapy&lt;/full-title&gt;&lt;/periodical&gt;&lt;pages&gt;13275&lt;/pages&gt;&lt;volume&gt;13&lt;/volume&gt;&lt;dates&gt;&lt;year&gt;2020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0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0F7973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F7973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RRM2, CDC45, GINS2, HELLS, KNTC1, MCM2, MYBL2, PCNA, RAD54 L, RFC4, RFC5, TK1, TOP2A, </w:t>
            </w:r>
            <w:r w:rsidRPr="000F7973">
              <w:rPr>
                <w:rFonts w:ascii="Times New Roman" w:hAnsi="Times New Roman" w:cs="Times New Roman"/>
                <w:sz w:val="24"/>
                <w:szCs w:val="24"/>
              </w:rPr>
              <w:t xml:space="preserve">and </w:t>
            </w:r>
            <w:r w:rsidRPr="000F7973">
              <w:rPr>
                <w:rFonts w:ascii="Times New Roman" w:hAnsi="Times New Roman" w:cs="Times New Roman"/>
                <w:i/>
                <w:sz w:val="24"/>
                <w:szCs w:val="24"/>
              </w:rPr>
              <w:t>TYMS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Qiu&lt;/Author&gt;&lt;Year&gt;2020&lt;/Year&gt;&lt;RecNum&gt;72&lt;/RecNum&gt;&lt;DisplayText&gt;[51]&lt;/DisplayText&gt;&lt;record&gt;&lt;rec-number&gt;72&lt;/rec-number&gt;&lt;foreign-keys&gt;&lt;key app="EN" db-id="vdsfzrs9ot2f9je2zz2p0x08s95xzsrpz55z" timestamp="1670655543"&gt;72&lt;/key&gt;&lt;/foreign-keys&gt;&lt;ref-type name="Journal Article"&gt;17&lt;/ref-type&gt;&lt;contributors&gt;&lt;authors&gt;&lt;author&gt;Qiu, Hui-Zhu&lt;/author&gt;&lt;author&gt;Huang, Ji&lt;/author&gt;&lt;author&gt;Xiang, Cheng-Cheng&lt;/author&gt;&lt;author&gt;Li, Rong&lt;/author&gt;&lt;author&gt;Zuo, Er-Dong&lt;/author&gt;&lt;author&gt;Zhang, Yuan&lt;/author&gt;&lt;author&gt;Shan, Li&lt;/author&gt;&lt;author&gt;Cheng, Xu&lt;/author&gt;&lt;/authors&gt;&lt;/contributors&gt;&lt;titles&gt;&lt;title&gt;Screening and discovery of new potential biomarkers and small molecule drugs for cervical cancer: a bioinformatics analysis&lt;/title&gt;&lt;secondary-title&gt;Technology in Cancer Research &amp;amp; Treatment&lt;/secondary-title&gt;&lt;/titles&gt;&lt;periodical&gt;&lt;full-title&gt;Technology in Cancer Research &amp;amp; Treatment&lt;/full-title&gt;&lt;/periodical&gt;&lt;pages&gt;1533033820980112&lt;/pages&gt;&lt;volume&gt;19&lt;/volume&gt;&lt;dates&gt;&lt;year&gt;2020&lt;/year&gt;&lt;/dates&gt;&lt;isbn&gt;1533-0346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1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613738" w:rsidRDefault="00EA3A57" w:rsidP="00006B9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E7541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DC6, CDK1, CDC45, BUB1, TOP2A, MCM4, CCNB2 </w:t>
            </w:r>
            <w:r w:rsidRPr="009E7541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9E7541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CCNB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o&lt;/Author&gt;&lt;Year&gt;2020&lt;/Year&gt;&lt;RecNum&gt;235&lt;/RecNum&gt;&lt;DisplayText&gt;[52]&lt;/DisplayText&gt;&lt;record&gt;&lt;rec-number&gt;235&lt;/rec-number&gt;&lt;foreign-keys&gt;&lt;key app="EN" db-id="vdsfzrs9ot2f9je2zz2p0x08s95xzsrpz55z" timestamp="1680845356"&gt;235&lt;/key&gt;&lt;/foreign-keys&gt;&lt;ref-type name="Journal Article"&gt;17&lt;/ref-type&gt;&lt;contributors&gt;&lt;authors&gt;&lt;author&gt;Zhao, Qinfei&lt;/author&gt;&lt;author&gt;Li, Huaying&lt;/author&gt;&lt;author&gt;Zhu, Longyu&lt;/author&gt;&lt;author&gt;Hu, Suping&lt;/author&gt;&lt;author&gt;Xi, Xuxiang&lt;/author&gt;&lt;author&gt;Liu, Yanmei&lt;/author&gt;&lt;author&gt;Liu, Jianfeng&lt;/author&gt;&lt;author&gt;Zhong, Tianyu&lt;/author&gt;&lt;/authors&gt;&lt;/contributors&gt;&lt;titles&gt;&lt;title&gt;Bioinformatics analysis shows that TOP2A functions as a key candidate gene in the progression of cervical cancer&lt;/title&gt;&lt;secondary-title&gt;Biomedical Reports&lt;/secondary-title&gt;&lt;/titles&gt;&lt;periodical&gt;&lt;full-title&gt;Biomedical Reports&lt;/full-title&gt;&lt;/periodical&gt;&lt;pages&gt;1-1&lt;/pages&gt;&lt;volume&gt;13&lt;/volume&gt;&lt;number&gt;4&lt;/number&gt;&lt;dates&gt;&lt;year&gt;2020&lt;/year&gt;&lt;/dates&gt;&lt;isbn&gt;2049-9434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2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9E7541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9E7541">
              <w:rPr>
                <w:rFonts w:ascii="Times New Roman" w:hAnsi="Times New Roman" w:cs="Times New Roman"/>
                <w:i/>
                <w:sz w:val="24"/>
                <w:szCs w:val="24"/>
              </w:rPr>
              <w:t>SYCP2, TCAM1P, DCLRE1B, CDC7, TOPBP1, ACTL6A, CKLF, C18orf54, CENPQ, ATAD2, PRIM2, RAD54L, EXO1, KIAA0101, HENMT1, TOP2A, NCAPH, ZWILCH, LINC00925, CENPO, ZFR2, RIBC2, SYNGR3, ASPM, LOC375196, RFC4, DHFR, CDKN2A, MLF1, CDC45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20&lt;/Year&gt;&lt;RecNum&gt;76&lt;/RecNum&gt;&lt;DisplayText&gt;[53]&lt;/DisplayText&gt;&lt;record&gt;&lt;rec-number&gt;76&lt;/rec-number&gt;&lt;foreign-keys&gt;&lt;key app="EN" db-id="vdsfzrs9ot2f9je2zz2p0x08s95xzsrpz55z" timestamp="1670658789"&gt;76&lt;/key&gt;&lt;/foreign-keys&gt;&lt;ref-type name="Journal Article"&gt;17&lt;/ref-type&gt;&lt;contributors&gt;&lt;authors&gt;&lt;author&gt;Zhang, Xue&lt;/author&gt;&lt;author&gt;Bai, Jian&lt;/author&gt;&lt;author&gt;Yuan, Cheng&lt;/author&gt;&lt;author&gt;Long, Long&lt;/author&gt;&lt;author&gt;Zheng, Zhewen&lt;/author&gt;&lt;author&gt;Wang, Qingqing&lt;/author&gt;&lt;author&gt;Chen, Fengxia&lt;/author&gt;&lt;author&gt;Zhou, Yunfeng&lt;/author&gt;&lt;/authors&gt;&lt;/contributors&gt;&lt;titles&gt;&lt;title&gt;Bioinformatics analysis and identification of potential genes related to pathogenesis of cervical intraepithelial neoplasia&lt;/title&gt;&lt;secondary-title&gt;Journal of Cancer&lt;/secondary-title&gt;&lt;/titles&gt;&lt;periodical&gt;&lt;full-title&gt;Journal of Cancer&lt;/full-title&gt;&lt;/periodical&gt;&lt;pages&gt;2150&lt;/pages&gt;&lt;volume&gt;11&lt;/volume&gt;&lt;number&gt;8&lt;/number&gt;&lt;dates&gt;&lt;year&gt;2020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3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9E7541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9E7541">
              <w:rPr>
                <w:rFonts w:ascii="Times New Roman" w:hAnsi="Times New Roman" w:cs="Times New Roman"/>
                <w:i/>
                <w:sz w:val="24"/>
                <w:szCs w:val="24"/>
              </w:rPr>
              <w:t>CCR7, CD28, PD-1, and ZAP70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o&lt;/Author&gt;&lt;Year&gt;2020&lt;/Year&gt;&lt;RecNum&gt;186&lt;/RecNum&gt;&lt;DisplayText&gt;[54]&lt;/DisplayText&gt;&lt;record&gt;&lt;rec-number&gt;186&lt;/rec-number&gt;&lt;foreign-keys&gt;&lt;key app="EN" db-id="vdsfzrs9ot2f9je2zz2p0x08s95xzsrpz55z" timestamp="1674577718"&gt;186&lt;/key&gt;&lt;/foreign-keys&gt;&lt;ref-type name="Journal Article"&gt;17&lt;/ref-type&gt;&lt;contributors&gt;&lt;authors&gt;&lt;author&gt;Zhao, Zitong&lt;/author&gt;&lt;author&gt;Li, Jigang&lt;/author&gt;&lt;author&gt;Li, He&lt;/author&gt;&lt;author&gt;Yuan Wu, Na-Yi&lt;/author&gt;&lt;author&gt;Ou-Yang, Peilin&lt;/author&gt;&lt;author&gt;Liu, Shan&lt;/author&gt;&lt;author&gt;Cai, Jingting&lt;/author&gt;&lt;author&gt;Wang, Jing&lt;/author&gt;&lt;/authors&gt;&lt;/contributors&gt;&lt;titles&gt;&lt;title&gt;Integrative bioinformatics approaches to screen potential prognostic immune-related genes and drugs in the cervical cancer microenvironment&lt;/title&gt;&lt;secondary-title&gt;Frontiers in genetics&lt;/secondary-title&gt;&lt;/titles&gt;&lt;periodical&gt;&lt;full-title&gt;Frontiers in genetics&lt;/full-title&gt;&lt;/periodical&gt;&lt;pages&gt;727&lt;/pages&gt;&lt;volume&gt;11&lt;/volume&gt;&lt;dates&gt;&lt;year&gt;2020&lt;/year&gt;&lt;/dates&gt;&lt;isbn&gt;1664-8021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4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9E7541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9E7541">
              <w:rPr>
                <w:rFonts w:ascii="Times New Roman" w:hAnsi="Times New Roman" w:cs="Times New Roman"/>
                <w:i/>
                <w:sz w:val="24"/>
                <w:szCs w:val="24"/>
              </w:rPr>
              <w:t>PLOD2, ANLN, AURKA, and AR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ei&lt;/Author&gt;&lt;Year&gt;2020&lt;/Year&gt;&lt;RecNum&gt;21&lt;/RecNum&gt;&lt;DisplayText&gt;[55]&lt;/DisplayText&gt;&lt;record&gt;&lt;rec-number&gt;21&lt;/rec-number&gt;&lt;foreign-keys&gt;&lt;key app="EN" db-id="vdsfzrs9ot2f9je2zz2p0x08s95xzsrpz55z" timestamp="1666189475"&gt;21&lt;/key&gt;&lt;/foreign-keys&gt;&lt;ref-type name="Journal Article"&gt;17&lt;/ref-type&gt;&lt;contributors&gt;&lt;authors&gt;&lt;author&gt;Wei, Jianxia&lt;/author&gt;&lt;author&gt;Wang, Yang&lt;/author&gt;&lt;author&gt;Shi, Kejian&lt;/author&gt;&lt;author&gt;Wang, Ying&lt;/author&gt;&lt;/authors&gt;&lt;/contributors&gt;&lt;titles&gt;&lt;title&gt;Identification of core prognosis-related candidate genes in cervical cancer via integrated bioinformatical analysis&lt;/title&gt;&lt;secondary-title&gt;BioMed research international&lt;/secondary-title&gt;&lt;/titles&gt;&lt;periodical&gt;&lt;full-title&gt;BioMed research international&lt;/full-title&gt;&lt;/periodical&gt;&lt;volume&gt;2020&lt;/volume&gt;&lt;dates&gt;&lt;year&gt;2020&lt;/year&gt;&lt;/dates&gt;&lt;isbn&gt;2314-6133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5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9E7541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9E7541">
              <w:rPr>
                <w:rFonts w:ascii="Times New Roman" w:hAnsi="Times New Roman" w:cs="Times New Roman"/>
                <w:i/>
                <w:sz w:val="24"/>
                <w:szCs w:val="24"/>
              </w:rPr>
              <w:t>ANXA2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20&lt;/Year&gt;&lt;RecNum&gt;248&lt;/RecNum&gt;&lt;DisplayText&gt;[56]&lt;/DisplayText&gt;&lt;record&gt;&lt;rec-number&gt;248&lt;/rec-number&gt;&lt;foreign-keys&gt;&lt;key app="EN" db-id="vdsfzrs9ot2f9je2zz2p0x08s95xzsrpz55z" timestamp="1680934509"&gt;248&lt;/key&gt;&lt;/foreign-keys&gt;&lt;ref-type name="Journal Article"&gt;17&lt;/ref-type&gt;&lt;contributors&gt;&lt;authors&gt;&lt;author&gt;Wang, Zhe&lt;/author&gt;&lt;author&gt;Jiang, Chenhao&lt;/author&gt;&lt;author&gt;Pang, Lijuan&lt;/author&gt;&lt;author&gt;Jia, Wei&lt;/author&gt;&lt;author&gt;Wang, Chengyan&lt;/author&gt;&lt;author&gt;Gao, Xiangting&lt;/author&gt;&lt;author&gt;Zhang, Xuxuan&lt;/author&gt;&lt;author&gt;Dang, Hongwei&lt;/author&gt;&lt;author&gt;Ren, Yan&lt;/author&gt;&lt;/authors&gt;&lt;/contributors&gt;&lt;titles&gt;&lt;title&gt;ANXA2 is a potential marker for the diagnosis of human cervical cancer&lt;/title&gt;&lt;secondary-title&gt;Biomarkers in Medicine&lt;/secondary-title&gt;&lt;/titles&gt;&lt;periodical&gt;&lt;full-title&gt;Biomarkers in Medicine&lt;/full-title&gt;&lt;/periodical&gt;&lt;pages&gt;57-67&lt;/pages&gt;&lt;volume&gt;15&lt;/volume&gt;&lt;number&gt;1&lt;/number&gt;&lt;dates&gt;&lt;year&gt;2020&lt;/year&gt;&lt;/dates&gt;&lt;isbn&gt;1752-0363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6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OTUD5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ai&lt;/Author&gt;&lt;Year&gt;2020&lt;/Year&gt;&lt;RecNum&gt;247&lt;/RecNum&gt;&lt;DisplayText&gt;[57]&lt;/DisplayText&gt;&lt;record&gt;&lt;rec-number&gt;247&lt;/rec-number&gt;&lt;foreign-keys&gt;&lt;key app="EN" db-id="vdsfzrs9ot2f9je2zz2p0x08s95xzsrpz55z" timestamp="1680934105"&gt;247&lt;/key&gt;&lt;/foreign-keys&gt;&lt;ref-type name="Journal Article"&gt;17&lt;/ref-type&gt;&lt;contributors&gt;&lt;authors&gt;&lt;author&gt;Bai, Mixue&lt;/author&gt;&lt;author&gt;Che, Yingying&lt;/author&gt;&lt;author&gt;Lu, Kun&lt;/author&gt;&lt;author&gt;Fu, Lin&lt;/author&gt;&lt;/authors&gt;&lt;/contributors&gt;&lt;titles&gt;&lt;title&gt;Analysis of deubiquitinase OTUD5 as a biomarker and therapeutic target for cervical cancer by bioinformatic analysis&lt;/title&gt;&lt;secondary-title&gt;PeerJ&lt;/secondary-title&gt;&lt;/titles&gt;&lt;periodical&gt;&lt;full-title&gt;PeerJ&lt;/full-title&gt;&lt;/periodical&gt;&lt;pages&gt;e9146&lt;/pages&gt;&lt;volume&gt;8&lt;/volume&gt;&lt;dates&gt;&lt;year&gt;2020&lt;/year&gt;&lt;/dates&gt;&lt;isbn&gt;2167-8359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7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DC20, CDK1, UBE2C, TOP2A, CCNB2, NUSAP1, KIF20A, AURKA, CEP55, </w:t>
            </w:r>
            <w:r w:rsidRPr="00B351F7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ASPM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20&lt;/Year&gt;&lt;RecNum&gt;251&lt;/RecNum&gt;&lt;DisplayText&gt;[58]&lt;/DisplayText&gt;&lt;record&gt;&lt;rec-number&gt;251&lt;/rec-number&gt;&lt;foreign-keys&gt;&lt;key app="EN" db-id="vdsfzrs9ot2f9je2zz2p0x08s95xzsrpz55z" timestamp="1680941161"&gt;251&lt;/key&gt;&lt;/foreign-keys&gt;&lt;ref-type name="Journal Article"&gt;17&lt;/ref-type&gt;&lt;contributors&gt;&lt;authors&gt;&lt;author&gt;Zhang, Xiangxin&lt;/author&gt;&lt;author&gt;Yang, Liu&lt;/author&gt;&lt;author&gt;Chen, Wei&lt;/author&gt;&lt;author&gt;Kong, Ming&lt;/author&gt;&lt;/authors&gt;&lt;/contributors&gt;&lt;titles&gt;&lt;title&gt;Identification of potential hub genes and therapeutic drugs in malignant pleural mesothelioma by integrated bioinformatics analysis&lt;/title&gt;&lt;secondary-title&gt;Oncology Research and Treatment&lt;/secondary-title&gt;&lt;/titles&gt;&lt;periodical&gt;&lt;full-title&gt;Oncology Research and Treatment&lt;/full-title&gt;&lt;/periodical&gt;&lt;pages&gt;656-671&lt;/pages&gt;&lt;volume&gt;43&lt;/volume&gt;&lt;number&gt;12&lt;/number&gt;&lt;dates&gt;&lt;year&gt;2020&lt;/year&gt;&lt;/dates&gt;&lt;isbn&gt;2296-5270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8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TCF19, CDCA8, CENPO, CCNA2, KIF2C, KIF4A, RACGAP1, ORC1L, KIFC1, MELK, PCMTD1, TP53INP1, ZNF582, ZNF737, TMEM150A, ZNF248, LOC144571, FAM171A1, ZNF626, RNF170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20&lt;/Year&gt;&lt;RecNum&gt;246&lt;/RecNum&gt;&lt;DisplayText&gt;[59]&lt;/DisplayText&gt;&lt;record&gt;&lt;rec-number&gt;246&lt;/rec-number&gt;&lt;foreign-keys&gt;&lt;key app="EN" db-id="vdsfzrs9ot2f9je2zz2p0x08s95xzsrpz55z" timestamp="1680932092"&gt;246&lt;/key&gt;&lt;/foreign-keys&gt;&lt;ref-type name="Journal Article"&gt;17&lt;/ref-type&gt;&lt;contributors&gt;&lt;authors&gt;&lt;author&gt;Wang, Jingtao&lt;/author&gt;&lt;author&gt;Yi, Yuexiong&lt;/author&gt;&lt;author&gt;Chen, Yurou&lt;/author&gt;&lt;author&gt;Xiong, Yao&lt;/author&gt;&lt;author&gt;Zhang, Wei&lt;/author&gt;&lt;/authors&gt;&lt;/contributors&gt;&lt;titles&gt;&lt;title&gt;Potential mechanism of RRM2 for promoting Cervical Cancer based on weighted gene co-expression network analysis&lt;/title&gt;&lt;secondary-title&gt;International Journal of Medical Sciences&lt;/secondary-title&gt;&lt;/titles&gt;&lt;periodical&gt;&lt;full-title&gt;International journal of medical sciences&lt;/full-title&gt;&lt;/periodical&gt;&lt;pages&gt;2362&lt;/pages&gt;&lt;volume&gt;17&lt;/volume&gt;&lt;number&gt;15&lt;/number&gt;&lt;dates&gt;&lt;year&gt;2020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9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TYMS, TOP2A, MCM2, HELLS, </w:t>
            </w: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CXCL8, ECT2, WDHD1, FANCI, DTL, CEP55, CDK1, AURKA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ng&lt;/Author&gt;&lt;Year&gt;2020&lt;/Year&gt;&lt;RecNum&gt;74&lt;/RecNum&gt;&lt;DisplayText&gt;[60]&lt;/DisplayText&gt;&lt;record&gt;&lt;rec-number&gt;74&lt;/rec-number&gt;&lt;foreign-keys&gt;&lt;key app="EN" db-id="vdsfzrs9ot2f9je2zz2p0x08s95xzsrpz55z" timestamp="1670657373"&gt;74&lt;/key&gt;&lt;/foreign-keys&gt;&lt;ref-type name="Journal Article"&gt;17&lt;/ref-type&gt;&lt;contributors&gt;&lt;authors&gt;&lt;author&gt;Yang, Hua‐ju&lt;/author&gt;&lt;author&gt;Xue, Jin‐min&lt;/author&gt;&lt;author&gt;Li, Jie&lt;/author&gt;&lt;author&gt;Wan, Ling‐hong&lt;/author&gt;&lt;author&gt;Zhu, Yu‐xi&lt;/author&gt;&lt;/authors&gt;&lt;/contributors&gt;&lt;titles&gt;&lt;title&gt;Identification of key genes and pathways of diagnosis and prognosis in cervical cancer by bioinformatics analysis&lt;/title&gt;&lt;secondary-title&gt;Molecular Genetics &amp;amp; Genomic Medicine&lt;/secondary-title&gt;&lt;/titles&gt;&lt;periodical&gt;&lt;full-title&gt;Molecular Genetics &amp;amp; Genomic Medicine&lt;/full-title&gt;&lt;/periodical&gt;&lt;pages&gt;e1200&lt;/pages&gt;&lt;volume&gt;8&lt;/volume&gt;&lt;number&gt;6&lt;/number&gt;&lt;dates&gt;&lt;year&gt;2020&lt;/year&gt;&lt;/dates&gt;&lt;isbn&gt;2324-9269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0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CDK1, BUB1, CENPK, ZWILCH, DSN1, RCC2, and RANGAP1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ng&lt;/Author&gt;&lt;Year&gt;2019&lt;/Year&gt;&lt;RecNum&gt;250&lt;/RecNum&gt;&lt;DisplayText&gt;[61]&lt;/DisplayText&gt;&lt;record&gt;&lt;rec-number&gt;250&lt;/rec-number&gt;&lt;foreign-keys&gt;&lt;key app="EN" db-id="vdsfzrs9ot2f9je2zz2p0x08s95xzsrpz55z" timestamp="1680939765"&gt;250&lt;/key&gt;&lt;/foreign-keys&gt;&lt;ref-type name="Journal Article"&gt;17&lt;/ref-type&gt;&lt;contributors&gt;&lt;authors&gt;&lt;author&gt;Gong, Jun&lt;/author&gt;&lt;author&gt;Jiang, Hui&lt;/author&gt;&lt;author&gt;Shu, Chang&lt;/author&gt;&lt;author&gt;Hu, Mei-qin&lt;/author&gt;&lt;author&gt;Huang, Yan&lt;/author&gt;&lt;author&gt;Liu, Qin&lt;/author&gt;&lt;author&gt;Li, Rong-feng&lt;/author&gt;&lt;author&gt;Wei, Yin-zhi&lt;/author&gt;&lt;/authors&gt;&lt;/contributors&gt;&lt;titles&gt;&lt;title&gt;Integrated analysis of circular RNA-associated ceRNA network in cervical cancer: observational study&lt;/title&gt;&lt;secondary-title&gt;Medicine&lt;/secondary-title&gt;&lt;/titles&gt;&lt;periodical&gt;&lt;full-title&gt;Medicine&lt;/full-title&gt;&lt;/periodical&gt;&lt;volume&gt;98&lt;/volume&gt;&lt;number&gt;34&lt;/number&gt;&lt;dates&gt;&lt;year&gt;2019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1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TROAP</w:t>
            </w: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KIF18B</w:t>
            </w: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, CDC6, NEK2, CDCA8, PGM5-AS1, TRPC4, TCEAL6, CNN1, PTGER3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Feng&lt;/Author&gt;&lt;Year&gt;2019&lt;/Year&gt;&lt;RecNum&gt;252&lt;/RecNum&gt;&lt;DisplayText&gt;[62]&lt;/DisplayText&gt;&lt;record&gt;&lt;rec-number&gt;252&lt;/rec-number&gt;&lt;foreign-keys&gt;&lt;key app="EN" db-id="vdsfzrs9ot2f9je2zz2p0x08s95xzsrpz55z" timestamp="1681100263"&gt;252&lt;/key&gt;&lt;/foreign-keys&gt;&lt;ref-type name="Journal Article"&gt;17&lt;/ref-type&gt;&lt;contributors&gt;&lt;authors&gt;&lt;author&gt;Feng, Guo&lt;/author&gt;&lt;author&gt;Beilei, Zhang&lt;/author&gt;&lt;author&gt;Caizhi, Chen&lt;/author&gt;&lt;author&gt;Wen, Zou&lt;/author&gt;&lt;/authors&gt;&lt;/contributors&gt;&lt;titles&gt;&lt;title&gt;Analysis of CASP12 diagnostic and prognostic values in cervical cancer based on TCGA database&lt;/title&gt;&lt;secondary-title&gt;Bioscience reports&lt;/secondary-title&gt;&lt;/titles&gt;&lt;periodical&gt;&lt;full-title&gt;Bioscience Reports&lt;/full-title&gt;&lt;/periodical&gt;&lt;volume&gt;39&lt;/volume&gt;&lt;number&gt;12&lt;/number&gt;&lt;dates&gt;&lt;year&gt;2019&lt;/year&gt;&lt;/dates&gt;&lt;isbn&gt;0144-8463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2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ESR1, PPP1R3C, NSG1, </w:t>
            </w: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TMPRSS11D, GYS2, ENDOU, and KLF4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ai&lt;/Author&gt;&lt;Year&gt;2019&lt;/Year&gt;&lt;RecNum&gt;40&lt;/RecNum&gt;&lt;DisplayText&gt;[63]&lt;/DisplayText&gt;&lt;record&gt;&lt;rec-number&gt;40&lt;/rec-number&gt;&lt;foreign-keys&gt;&lt;key app="EN" db-id="vdsfzrs9ot2f9je2zz2p0x08s95xzsrpz55z" timestamp="1667194501"&gt;40&lt;/key&gt;&lt;/foreign-keys&gt;&lt;ref-type name="Journal Article"&gt;17&lt;/ref-type&gt;&lt;contributors&gt;&lt;authors&gt;&lt;author&gt;Dai, Fangfang&lt;/author&gt;&lt;author&gt;Chen, Gantao&lt;/author&gt;&lt;author&gt;Wang, Yanqing&lt;/author&gt;&lt;author&gt;Zhang, Li&lt;/author&gt;&lt;author&gt;Long, Youmei&lt;/author&gt;&lt;author&gt;Yuan, Mengqin&lt;/author&gt;&lt;author&gt;Yang, Dongyong&lt;/author&gt;&lt;author&gt;Liu, Shiyi&lt;/author&gt;&lt;author&gt;Cheng, Yanxiang&lt;/author&gt;&lt;author&gt;Zhang, Liping&lt;/author&gt;&lt;/authors&gt;&lt;/contributors&gt;&lt;titles&gt;&lt;title&gt;Identification of candidate biomarkers correlated with the diagnosis and prognosis of cervical cancer via integrated bioinformatics analysis&lt;/title&gt;&lt;secondary-title&gt;OncoTargets and therapy&lt;/secondary-title&gt;&lt;/titles&gt;&lt;periodical&gt;&lt;full-title&gt;OncoTargets and therapy&lt;/full-title&gt;&lt;/periodical&gt;&lt;pages&gt;4517&lt;/pages&gt;&lt;volume&gt;12&lt;/volume&gt;&lt;dates&gt;&lt;year&gt;2019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3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TSPO, CCND1, FOS, CDK1, TOP2A, CCNB1, PCNA, BIRC5 </w:t>
            </w:r>
            <w:r w:rsidRPr="00B351F7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MAD2L1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u&lt;/Author&gt;&lt;Year&gt;2019&lt;/Year&gt;&lt;RecNum&gt;73&lt;/RecNum&gt;&lt;DisplayText&gt;[64]&lt;/DisplayText&gt;&lt;record&gt;&lt;rec-number&gt;73&lt;/rec-number&gt;&lt;foreign-keys&gt;&lt;key app="EN" db-id="vdsfzrs9ot2f9je2zz2p0x08s95xzsrpz55z" timestamp="1670656848"&gt;73&lt;/key&gt;&lt;/foreign-keys&gt;&lt;ref-type name="Journal Article"&gt;17&lt;/ref-type&gt;&lt;contributors&gt;&lt;authors&gt;&lt;author&gt;Wu, Xuan&lt;/author&gt;&lt;author&gt;Peng, Li&lt;/author&gt;&lt;author&gt;Zhang, Yaqin&lt;/author&gt;&lt;author&gt;Chen, Shilian&lt;/author&gt;&lt;author&gt;Lei, Qian&lt;/author&gt;&lt;author&gt;Li, Guancheng&lt;/author&gt;&lt;author&gt;Zhang, Chaoyang&lt;/author&gt;&lt;/authors&gt;&lt;/contributors&gt;&lt;titles&gt;&lt;title&gt;Identification of key genes and pathways in cervical cancer by bioinformatics analysis&lt;/title&gt;&lt;secondary-title&gt;International journal of medical sciences&lt;/secondary-title&gt;&lt;/titles&gt;&lt;periodical&gt;&lt;full-title&gt;International journal of medical sciences&lt;/full-title&gt;&lt;/periodical&gt;&lt;pages&gt;800&lt;/pages&gt;&lt;volume&gt;16&lt;/volume&gt;&lt;number&gt;6&lt;/number&gt;&lt;dates&gt;&lt;year&gt;2019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4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CCND1, CTNNB1, MAPK10, </w:t>
            </w:r>
            <w:r w:rsidRPr="00B351F7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PRKCA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uan&lt;/Author&gt;&lt;Year&gt;2018&lt;/Year&gt;&lt;RecNum&gt;253&lt;/RecNum&gt;&lt;DisplayText&gt;[65]&lt;/DisplayText&gt;&lt;record&gt;&lt;rec-number&gt;253&lt;/rec-number&gt;&lt;foreign-keys&gt;&lt;key app="EN" db-id="vdsfzrs9ot2f9je2zz2p0x08s95xzsrpz55z" timestamp="1681101756"&gt;253&lt;/key&gt;&lt;/foreign-keys&gt;&lt;ref-type name="Journal Article"&gt;17&lt;/ref-type&gt;&lt;contributors&gt;&lt;authors&gt;&lt;author&gt;Yuan, Min&lt;/author&gt;&lt;author&gt;Yuan, Jianlin&lt;/author&gt;&lt;author&gt;Mei, Lipa&lt;/author&gt;&lt;author&gt;Abulizi, Guzhalinuer&lt;/author&gt;&lt;/authors&gt;&lt;/contributors&gt;&lt;titles&gt;&lt;title&gt;Bioinformatics analysis of methylation in cervical adenocarcinoma in Xinjiang, China&lt;/title&gt;&lt;secondary-title&gt;Medicine&lt;/secondary-title&gt;&lt;/titles&gt;&lt;periodical&gt;&lt;full-title&gt;Medicine&lt;/full-title&gt;&lt;/periodical&gt;&lt;volume&gt;97&lt;/volume&gt;&lt;number&gt;35&lt;/number&gt;&lt;dates&gt;&lt;year&gt;2018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5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FOXO1, KLF5, PRLR, THBS1, CCNB1, BCL2, IGFBP5, BAK1, FGF2, TXNIP, MYB, AKT3, IDH2, FLI1, CDC25A, SLC43A1, </w:t>
            </w:r>
            <w:r w:rsidRPr="00B351F7">
              <w:rPr>
                <w:rFonts w:ascii="Times New Roman" w:hAnsi="Times New Roman" w:cs="Times New Roman"/>
                <w:sz w:val="24"/>
                <w:szCs w:val="24"/>
              </w:rPr>
              <w:t>and</w:t>
            </w: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MYB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a&lt;/Author&gt;&lt;Year&gt;2018&lt;/Year&gt;&lt;RecNum&gt;8&lt;/RecNum&gt;&lt;DisplayText&gt;[66]&lt;/DisplayText&gt;&lt;record&gt;&lt;rec-number&gt;8&lt;/rec-number&gt;&lt;foreign-keys&gt;&lt;key app="EN" db-id="vdsfzrs9ot2f9je2zz2p0x08s95xzsrpz55z" timestamp="1665934561"&gt;8&lt;/key&gt;&lt;/foreign-keys&gt;&lt;ref-type name="Journal Article"&gt;17&lt;/ref-type&gt;&lt;contributors&gt;&lt;authors&gt;&lt;author&gt;Xia, Leilei&lt;/author&gt;&lt;author&gt;Wang, Han&lt;/author&gt;&lt;author&gt;Cai, Shengyun&lt;/author&gt;&lt;author&gt;Su, Xiaoling&lt;/author&gt;&lt;author&gt;Shen, Jizi&lt;/author&gt;&lt;author&gt;Meng, Qi&lt;/author&gt;&lt;author&gt;Chen, Yu&lt;/author&gt;&lt;author&gt;Li, Li&lt;/author&gt;&lt;author&gt;Yan, Jiuqiong&lt;/author&gt;&lt;author&gt;Zhang, Caihong&lt;/author&gt;&lt;/authors&gt;&lt;/contributors&gt;&lt;titles&gt;&lt;title&gt;Integrated analysis of a competing endogenous RNA network revealing a prognostic signature for cervical cancer&lt;/title&gt;&lt;secondary-title&gt;Frontiers in oncology&lt;/secondary-title&gt;&lt;/titles&gt;&lt;periodical&gt;&lt;full-title&gt;Frontiers in oncology&lt;/full-title&gt;&lt;/periodical&gt;&lt;pages&gt;368&lt;/pages&gt;&lt;volume&gt;8&lt;/volume&gt;&lt;dates&gt;&lt;year&gt;2018&lt;/year&gt;&lt;/dates&gt;&lt;isbn&gt;2234-943X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6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AKR1B10, ANXA8, ANXA8L2, BNC1, CLCA2, CSTA, DSC3, FBXO27, FOXE1, GBP6, GJB6, GPR109A, GPR115, GPR87, IVL, KRT6A, KRT6B, KRT6C, LOC642587, NCCRP1, PKP1, PLAC2, RHCG, SBSN, SERPINB13, SERPINB2, SERPINB4, SOX15, SPRR1A, SPRR2A, SPRR2D, TMEM40, TMPRSS11D, TP63 and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VSNL1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llik&lt;/Author&gt;&lt;Year&gt;2018&lt;/Year&gt;&lt;RecNum&gt;259&lt;/RecNum&gt;&lt;DisplayText&gt;[67]&lt;/DisplayText&gt;&lt;record&gt;&lt;rec-number&gt;259&lt;/rec-number&gt;&lt;foreign-keys&gt;&lt;key app="EN" db-id="vdsfzrs9ot2f9je2zz2p0x08s95xzsrpz55z" timestamp="1681542263"&gt;259&lt;/key&gt;&lt;/foreign-keys&gt;&lt;ref-type name="Journal Article"&gt;17&lt;/ref-type&gt;&lt;contributors&gt;&lt;authors&gt;&lt;author&gt;Mallik, Saurav&lt;/author&gt;&lt;author&gt;Zhao, Zhongming&lt;/author&gt;&lt;/authors&gt;&lt;/contributors&gt;&lt;titles&gt;&lt;title&gt;Identification of gene signatures from RNA-seq data using Pareto-optimal cluster algorithm&lt;/title&gt;&lt;secondary-title&gt;BMC systems biology&lt;/secondary-title&gt;&lt;/titles&gt;&lt;periodical&gt;&lt;full-title&gt;BMC systems biology&lt;/full-title&gt;&lt;/periodical&gt;&lt;pages&gt;21-29&lt;/pages&gt;&lt;volume&gt;12&lt;/volume&gt;&lt;number&gt;8&lt;/number&gt;&lt;dates&gt;&lt;year&gt;2018&lt;/year&gt;&lt;/dates&gt;&lt;isbn&gt;1752-0509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7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RhoB</w:t>
            </w:r>
            <w:proofErr w:type="spellEnd"/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, STMN1, CCNB1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8&lt;/Year&gt;&lt;RecNum&gt;264&lt;/RecNum&gt;&lt;DisplayText&gt;[68]&lt;/DisplayText&gt;&lt;record&gt;&lt;rec-number&gt;264&lt;/rec-number&gt;&lt;foreign-keys&gt;&lt;key app="EN" db-id="vdsfzrs9ot2f9je2zz2p0x08s95xzsrpz55z" timestamp="1682940801"&gt;264&lt;/key&gt;&lt;/foreign-keys&gt;&lt;ref-type name="Journal Article"&gt;17&lt;/ref-type&gt;&lt;contributors&gt;&lt;authors&gt;&lt;author&gt;Wang, Sizhe&lt;/author&gt;&lt;author&gt;Chen, Xiaojin&lt;/author&gt;&lt;/authors&gt;&lt;/contributors&gt;&lt;titles&gt;&lt;title&gt;Identification of potential biomarkers in cervical cancer with combined public mRNA and miRNA expression microarray data analysis&lt;/title&gt;&lt;secondary-title&gt;Oncology letters&lt;/secondary-title&gt;&lt;/titles&gt;&lt;periodical&gt;&lt;full-title&gt;Oncology letters&lt;/full-title&gt;&lt;/periodical&gt;&lt;pages&gt;5200-5208&lt;/pages&gt;&lt;volume&gt;16&lt;/volume&gt;&lt;number&gt;4&lt;/number&gt;&lt;dates&gt;&lt;year&gt;2018&lt;/year&gt;&lt;/dates&gt;&lt;isbn&gt;1792-1074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8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CDK1, TOP2A, AURKA, MCM2 and KIF20A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u&lt;/Author&gt;&lt;Year&gt;2017&lt;/Year&gt;&lt;RecNum&gt;83&lt;/RecNum&gt;&lt;DisplayText&gt;[69]&lt;/DisplayText&gt;&lt;record&gt;&lt;rec-number&gt;83&lt;/rec-number&gt;&lt;foreign-keys&gt;&lt;key app="EN" db-id="vdsfzrs9ot2f9je2zz2p0x08s95xzsrpz55z" timestamp="1670737072"&gt;83&lt;/key&gt;&lt;/foreign-keys&gt;&lt;ref-type name="Journal Article"&gt;17&lt;/ref-type&gt;&lt;contributors&gt;&lt;authors&gt;&lt;author&gt;Xu, Zhanzhan&lt;/author&gt;&lt;author&gt;Zhou, Yu&lt;/author&gt;&lt;author&gt;Shi, Fang&lt;/author&gt;&lt;author&gt;Cao, Yexuan&lt;/author&gt;&lt;author&gt;Dinh, Thi Lan Anh&lt;/author&gt;&lt;author&gt;Wan, Jing&lt;/author&gt;&lt;author&gt;Zhao, Min&lt;/author&gt;&lt;/authors&gt;&lt;/contributors&gt;&lt;titles&gt;&lt;title&gt;Investigation of differentially‑expressed microRNAs and genes in cervical cancer using an integrated bioinformatics analysis&lt;/title&gt;&lt;secondary-title&gt;Oncology Letters&lt;/secondary-title&gt;&lt;/titles&gt;&lt;periodical&gt;&lt;full-title&gt;Oncology letters&lt;/full-title&gt;&lt;/periodical&gt;&lt;pages&gt;2784-2790&lt;/pages&gt;&lt;volume&gt;13&lt;/volume&gt;&lt;number&gt;4&lt;/number&gt;&lt;dates&gt;&lt;year&gt;2017&lt;/year&gt;&lt;/dates&gt;&lt;isbn&gt;1792-1074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9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AURKA, BIRC5, BUB1, CDC20, CDC45, CDK1, CDKN2A, CENPA, CKS1B, CKS2, DNMT1, GINS2, HLTF, KIF11, KIF23, KIF2C, MCM5, MCM6, NDC80, NEK2, NUSAP1, PLAU, POLE2, PRC1, RAD51AP1, RFC4, RFC5, SMC4, STMN1, SYCP2, TACC3, TIMELESS, TK1, TOP2A, TOPBP1, TPX2, TTK, TYMS;  CDA, CFD, CRNN, EDN3, ENDOU, GSTA4, LDOC1, PDGFD, PPP1R3C, UPK1A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ng&lt;/Author&gt;&lt;Year&gt;2017&lt;/Year&gt;&lt;RecNum&gt;272&lt;/RecNum&gt;&lt;DisplayText&gt;[70]&lt;/DisplayText&gt;&lt;record&gt;&lt;rec-number&gt;272&lt;/rec-number&gt;&lt;foreign-keys&gt;&lt;key app="EN" db-id="vdsfzrs9ot2f9je2zz2p0x08s95xzsrpz55z" timestamp="1682959948"&gt;272&lt;/key&gt;&lt;/foreign-keys&gt;&lt;ref-type name="Journal Article"&gt;17&lt;/ref-type&gt;&lt;contributors&gt;&lt;authors&gt;&lt;author&gt;Yang, Pei-Ming&lt;/author&gt;&lt;author&gt;Chou, Chia-Jung&lt;/author&gt;&lt;author&gt;Tseng, Ssu-Hsueh&lt;/author&gt;&lt;author&gt;Hung, Chien-Fu&lt;/author&gt;&lt;/authors&gt;&lt;/contributors&gt;&lt;titles&gt;&lt;title&gt;Bioinformatics and in vitro experimental analyses identify the selective therapeutic potential of interferon gamma and apigenin against cervical squamous cell carcinoma and adenocarcinoma&lt;/title&gt;&lt;secondary-title&gt;Oncotarget&lt;/secondary-title&gt;&lt;/titles&gt;&lt;periodical&gt;&lt;full-title&gt;Oncotarget&lt;/full-title&gt;&lt;/periodical&gt;&lt;pages&gt;46145&lt;/pages&gt;&lt;volume&gt;8&lt;/volume&gt;&lt;number&gt;28&lt;/number&gt;&lt;dates&gt;&lt;year&gt;2017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0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CDK1, CCNA2, MAD2L1, KIF11, RRM2, and PBK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eng&lt;/Author&gt;&lt;Year&gt;2017&lt;/Year&gt;&lt;RecNum&gt;240&lt;/RecNum&gt;&lt;DisplayText&gt;[71]&lt;/DisplayText&gt;&lt;record&gt;&lt;rec-number&gt;240&lt;/rec-number&gt;&lt;foreign-keys&gt;&lt;key app="EN" db-id="vdsfzrs9ot2f9je2zz2p0x08s95xzsrpz55z" timestamp="1680888537"&gt;240&lt;/key&gt;&lt;/foreign-keys&gt;&lt;ref-type name="Journal Article"&gt;17&lt;/ref-type&gt;&lt;contributors&gt;&lt;authors&gt;&lt;author&gt;Teng, YC&lt;/author&gt;&lt;author&gt;Dai, M&lt;/author&gt;&lt;author&gt;Yan, SL&lt;/author&gt;&lt;author&gt;Guo, HL&lt;/author&gt;&lt;author&gt;Xu, FJ&lt;/author&gt;&lt;/authors&gt;&lt;/contributors&gt;&lt;titles&gt;&lt;title&gt;Study on pathogenesis of cervical cancer based on bioinformatics methods&lt;/title&gt;&lt;secondary-title&gt;European Journal of Gynaecological Oncology&lt;/secondary-title&gt;&lt;/titles&gt;&lt;periodical&gt;&lt;full-title&gt;European Journal of Gynaecological Oncology&lt;/full-title&gt;&lt;/periodical&gt;&lt;pages&gt;910-916&lt;/pages&gt;&lt;volume&gt;38&lt;/volume&gt;&lt;number&gt;6&lt;/number&gt;&lt;dates&gt;&lt;year&gt;2017&lt;/year&gt;&lt;/dates&gt;&lt;isbn&gt;0392-2936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1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CBX4, PLK4, PSMD14, CHEK1, AURKA, NRAS, GAPDH, PARP1, FLNA, PSMA4, BRCA2, ZBTB16, BAX, ANKRD9, TRIM11, NDFIP2, SNX9, IVNS1ABP, RNF150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n&lt;/Author&gt;&lt;Year&gt;2024&lt;/Year&gt;&lt;RecNum&gt;836&lt;/RecNum&gt;&lt;DisplayText&gt;[72]&lt;/DisplayText&gt;&lt;record&gt;&lt;rec-number&gt;836&lt;/rec-number&gt;&lt;foreign-keys&gt;&lt;key app="EN" db-id="vdsfzrs9ot2f9je2zz2p0x08s95xzsrpz55z" timestamp="1726929366"&gt;836&lt;/key&gt;&lt;/foreign-keys&gt;&lt;ref-type name="Journal Article"&gt;17&lt;/ref-type&gt;&lt;contributors&gt;&lt;authors&gt;&lt;author&gt;Yan, Zhengchao&lt;/author&gt;&lt;author&gt;Yu, Jingwei&lt;/author&gt;&lt;author&gt;Wang, Shuyuan&lt;/author&gt;&lt;author&gt;Wen, Weibo&lt;/author&gt;&lt;author&gt;Xin, Mengyuan&lt;/author&gt;&lt;author&gt;Li, Xiangdan&lt;/author&gt;&lt;/authors&gt;&lt;/contributors&gt;&lt;titles&gt;&lt;title&gt;Identification of E3 ubiquitin ligase-associated prognostic genes and construction of a prediction model for uterine cervical cancer based on bioinformatics analysis&lt;/title&gt;&lt;secondary-title&gt;Discover Oncology&lt;/secondary-title&gt;&lt;/titles&gt;&lt;periodical&gt;&lt;full-title&gt;Discover Oncology&lt;/full-title&gt;&lt;/periodical&gt;&lt;pages&gt;1-15&lt;/pages&gt;&lt;volume&gt;15&lt;/volume&gt;&lt;number&gt;1&lt;/number&gt;&lt;dates&gt;&lt;year&gt;2024&lt;/year&gt;&lt;/dates&gt;&lt;isbn&gt;2730-6011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2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CCNE1, CCNE2, ANLN, RACGAP1, KIF23, CHEK1, CDC25A, E2F7, CDK1, CEP55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runakara&lt;/Author&gt;&lt;Year&gt;2024&lt;/Year&gt;&lt;RecNum&gt;837&lt;/RecNum&gt;&lt;DisplayText&gt;[73]&lt;/DisplayText&gt;&lt;record&gt;&lt;rec-number&gt;837&lt;/rec-number&gt;&lt;foreign-keys&gt;&lt;key app="EN" db-id="vdsfzrs9ot2f9je2zz2p0x08s95xzsrpz55z" timestamp="1726930161"&gt;837&lt;/key&gt;&lt;/foreign-keys&gt;&lt;ref-type name="Journal Article"&gt;17&lt;/ref-type&gt;&lt;contributors&gt;&lt;authors&gt;&lt;author&gt;Karunakara, Shreyas Hulusemane&lt;/author&gt;&lt;author&gt;Eswaran, Sangavi&lt;/author&gt;&lt;author&gt;Mallya, Sandeep&lt;/author&gt;&lt;author&gt;Suresh, Padmanaban S&lt;/author&gt;&lt;author&gt;Chakrabarty, Sanjiban&lt;/author&gt;&lt;author&gt;Kabekkodu, Shama Prasada&lt;/author&gt;&lt;/authors&gt;&lt;/contributors&gt;&lt;titles&gt;&lt;title&gt;Analysis of miR-497/195 cluster identifies new therapeutic targets in cervical cancer&lt;/title&gt;&lt;secondary-title&gt;BMC Research Notes&lt;/secondary-title&gt;&lt;/titles&gt;&lt;periodical&gt;&lt;full-title&gt;BMC Research Notes&lt;/full-title&gt;&lt;/periodical&gt;&lt;pages&gt;217&lt;/pages&gt;&lt;volume&gt;17&lt;/volume&gt;&lt;number&gt;1&lt;/number&gt;&lt;dates&gt;&lt;year&gt;2024&lt;/year&gt;&lt;/dates&gt;&lt;isbn&gt;1756-0500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3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TNF, IFNG, MMP3, FLT1, PLAU, NRP1, PTX3, BCL2, SERPINF1, SLC7A5, ANXA5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ui&lt;/Author&gt;&lt;Year&gt;2024&lt;/Year&gt;&lt;RecNum&gt;838&lt;/RecNum&gt;&lt;DisplayText&gt;[74]&lt;/DisplayText&gt;&lt;record&gt;&lt;rec-number&gt;838&lt;/rec-number&gt;&lt;foreign-keys&gt;&lt;key app="EN" db-id="vdsfzrs9ot2f9je2zz2p0x08s95xzsrpz55z" timestamp="1726930821"&gt;838&lt;/key&gt;&lt;/foreign-keys&gt;&lt;ref-type name="Journal Article"&gt;17&lt;/ref-type&gt;&lt;contributors&gt;&lt;authors&gt;&lt;author&gt;Gui, Zhongxuan&lt;/author&gt;&lt;author&gt;Ye, Yingquan&lt;/author&gt;&lt;author&gt;Li, Yu&lt;/author&gt;&lt;author&gt;Ren, Zhengting&lt;/author&gt;&lt;author&gt;Wei, Nan&lt;/author&gt;&lt;author&gt;Liu, Li&lt;/author&gt;&lt;author&gt;Wang, Hua&lt;/author&gt;&lt;author&gt;Zhang, Mei&lt;/author&gt;&lt;/authors&gt;&lt;/contributors&gt;&lt;titles&gt;&lt;title&gt;Construction of a novel cancer-associated fibroblast-related signature to predict clinical outcome and immune response in cervical cancer&lt;/title&gt;&lt;secondary-title&gt;Translational Oncology&lt;/secondary-title&gt;&lt;/titles&gt;&lt;periodical&gt;&lt;full-title&gt;Translational Oncology&lt;/full-title&gt;&lt;/periodical&gt;&lt;pages&gt;102001&lt;/pages&gt;&lt;volume&gt;46&lt;/volume&gt;&lt;dates&gt;&lt;year&gt;2024&lt;/year&gt;&lt;/dates&gt;&lt;isbn&gt;1936-5233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4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ITGB1, CCL2, STRN3, EDN1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24&lt;/Year&gt;&lt;RecNum&gt;849&lt;/RecNum&gt;&lt;DisplayText&gt;[75]&lt;/DisplayText&gt;&lt;record&gt;&lt;rec-number&gt;849&lt;/rec-number&gt;&lt;foreign-keys&gt;&lt;key app="EN" db-id="vdsfzrs9ot2f9je2zz2p0x08s95xzsrpz55z" timestamp="1726987930"&gt;849&lt;/key&gt;&lt;/foreign-keys&gt;&lt;ref-type name="Journal Article"&gt;17&lt;/ref-type&gt;&lt;contributors&gt;&lt;authors&gt;&lt;author&gt;Li, Zhenyu&lt;/author&gt;&lt;author&gt;Wei, Ran&lt;/author&gt;&lt;author&gt;Yao, Shunyu&lt;/author&gt;&lt;author&gt;Meng, Fang&lt;/author&gt;&lt;author&gt;Kong, Lingsuo&lt;/author&gt;&lt;/authors&gt;&lt;/contributors&gt;&lt;titles&gt;&lt;title&gt;HIF-1A as a prognostic biomarker related to invasion, migration and immunosuppression of cervical cancer&lt;/title&gt;&lt;secondary-title&gt;Heliyon&lt;/secondary-title&gt;&lt;/titles&gt;&lt;periodical&gt;&lt;full-title&gt;Heliyon&lt;/full-title&gt;&lt;/periodical&gt;&lt;volume&gt;10&lt;/volume&gt;&lt;number&gt;2&lt;/number&gt;&lt;dates&gt;&lt;year&gt;2024&lt;/year&gt;&lt;/dates&gt;&lt;isbn&gt;2405-8440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5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A2ML1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aveed&lt;/Author&gt;&lt;Year&gt;2024&lt;/Year&gt;&lt;RecNum&gt;839&lt;/RecNum&gt;&lt;DisplayText&gt;[76]&lt;/DisplayText&gt;&lt;record&gt;&lt;rec-number&gt;839&lt;/rec-number&gt;&lt;foreign-keys&gt;&lt;key app="EN" db-id="vdsfzrs9ot2f9je2zz2p0x08s95xzsrpz55z" timestamp="1726931449"&gt;839&lt;/key&gt;&lt;/foreign-keys&gt;&lt;ref-type name="Journal Article"&gt;17&lt;/ref-type&gt;&lt;contributors&gt;&lt;authors&gt;&lt;author&gt;Naveed, Muhammad&lt;/author&gt;&lt;author&gt;Mughal, Muhammad Saad&lt;/author&gt;&lt;author&gt;Aziz, Tariq&lt;/author&gt;&lt;author&gt;Jabeen, Khizra&lt;/author&gt;&lt;author&gt;Khan, Ayaz Ali&lt;/author&gt;&lt;author&gt;Alhomrani, Majid&lt;/author&gt;&lt;author&gt;Alsanie, Walaa F&lt;/author&gt;&lt;author&gt;Alamri, Abdulhakeem S&lt;/author&gt;&lt;/authors&gt;&lt;/contributors&gt;&lt;titles&gt;&lt;title&gt;The Prominence of the Broad-Spectrum Protease inhibitor gene A2ML1 as a potential biomarker in cervical cancer diagnostics using Immunotherapeutic and Multi-Omics approaches&lt;/title&gt;&lt;secondary-title&gt;International Immunopharmacology&lt;/secondary-title&gt;&lt;/titles&gt;&lt;periodical&gt;&lt;full-title&gt;International Immunopharmacology&lt;/full-title&gt;&lt;/periodical&gt;&lt;pages&gt;113126&lt;/pages&gt;&lt;volume&gt;142&lt;/volume&gt;&lt;dates&gt;&lt;year&gt;2024&lt;/year&gt;&lt;/dates&gt;&lt;isbn&gt;1567-5769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6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EGLN1, AKTIP, ANGPT2, SERPINE1, EGFR, PRKCB, CAMK2N2, IFNG, PIK3R2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Fang&lt;/Author&gt;&lt;Year&gt;2024&lt;/Year&gt;&lt;RecNum&gt;840&lt;/RecNum&gt;&lt;DisplayText&gt;[77]&lt;/DisplayText&gt;&lt;record&gt;&lt;rec-number&gt;840&lt;/rec-number&gt;&lt;foreign-keys&gt;&lt;key app="EN" db-id="vdsfzrs9ot2f9je2zz2p0x08s95xzsrpz55z" timestamp="1726931793"&gt;840&lt;/key&gt;&lt;/foreign-keys&gt;&lt;ref-type name="Journal Article"&gt;17&lt;/ref-type&gt;&lt;contributors&gt;&lt;authors&gt;&lt;author&gt;Fang, Jin&lt;/author&gt;&lt;author&gt;Wang, Ying&lt;/author&gt;&lt;author&gt;Li, Chen&lt;/author&gt;&lt;author&gt;Liu, Weixiao&lt;/author&gt;&lt;author&gt;Wang, Wannan&lt;/author&gt;&lt;author&gt;Wu, Xuewei&lt;/author&gt;&lt;author&gt;Wang, Yang&lt;/author&gt;&lt;author&gt;Zhang, Shuixing&lt;/author&gt;&lt;author&gt;Zhang, Jing&lt;/author&gt;&lt;/authors&gt;&lt;/contributors&gt;&lt;titles&gt;&lt;title&gt;A hypoxia-derived gene signature to suggest cisplatin-based therapeutic responses in patients with cervical cancer&lt;/title&gt;&lt;secondary-title&gt;Computational and Structural Biotechnology Journal&lt;/secondary-title&gt;&lt;/titles&gt;&lt;periodical&gt;&lt;full-title&gt;Computational and Structural Biotechnology Journal&lt;/full-title&gt;&lt;/periodical&gt;&lt;dates&gt;&lt;year&gt;2024&lt;/year&gt;&lt;/dates&gt;&lt;isbn&gt;2001-0370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7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B351F7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351F7">
              <w:rPr>
                <w:rFonts w:ascii="Times New Roman" w:hAnsi="Times New Roman" w:cs="Times New Roman"/>
                <w:i/>
                <w:sz w:val="24"/>
                <w:szCs w:val="24"/>
              </w:rPr>
              <w:t>S100A2, ZWINT, KIFC1, MMP9, PLK1, CDC6, HMGA1, SLC7A5, HIST1H2BJ, UBALD2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ya&lt;/Author&gt;&lt;Year&gt;2024&lt;/Year&gt;&lt;RecNum&gt;841&lt;/RecNum&gt;&lt;DisplayText&gt;[78]&lt;/DisplayText&gt;&lt;record&gt;&lt;rec-number&gt;841&lt;/rec-number&gt;&lt;foreign-keys&gt;&lt;key app="EN" db-id="vdsfzrs9ot2f9je2zz2p0x08s95xzsrpz55z" timestamp="1726932049"&gt;841&lt;/key&gt;&lt;/foreign-keys&gt;&lt;ref-type name="Journal Article"&gt;17&lt;/ref-type&gt;&lt;contributors&gt;&lt;authors&gt;&lt;author&gt;Kaya, Murat&lt;/author&gt;&lt;/authors&gt;&lt;/contributors&gt;&lt;titles&gt;&lt;title&gt;Bioinformatics evaluation of the circRNA-miRNA-mRNA axis in cervical squamous cell carcinoma&lt;/title&gt;&lt;secondary-title&gt;Exploration of Medicine&lt;/secondary-title&gt;&lt;/titles&gt;&lt;periodical&gt;&lt;full-title&gt;Exploration of Medicine&lt;/full-title&gt;&lt;/periodical&gt;&lt;volume&gt;5&lt;/volume&gt;&lt;number&gt;3&lt;/number&gt;&lt;dates&gt;&lt;year&gt;2024&lt;/year&gt;&lt;/dates&gt;&lt;isbn&gt;2692-3106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8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D01C8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D01C8">
              <w:rPr>
                <w:rFonts w:ascii="Times New Roman" w:hAnsi="Times New Roman" w:cs="Times New Roman"/>
                <w:i/>
                <w:sz w:val="24"/>
                <w:szCs w:val="24"/>
              </w:rPr>
              <w:t>FAT2, ZNF750, TP63, A2ML1, CLCA4, CD276, LAG3, PDCD1, TNFRSF8, TNFSF14, CD40LG, CD44, ICOSLG, TNFSF15, VTCN1, TTN, PIK3CA, KMT2C, MUC4, ADH7, CALML3, CALML5, CYP4B1, FGFR3, PSCA, RAPGEFL1, SCNN1B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iu&lt;/Author&gt;&lt;Year&gt;2024&lt;/Year&gt;&lt;RecNum&gt;842&lt;/RecNum&gt;&lt;DisplayText&gt;[79]&lt;/DisplayText&gt;&lt;record&gt;&lt;rec-number&gt;842&lt;/rec-number&gt;&lt;foreign-keys&gt;&lt;key app="EN" db-id="vdsfzrs9ot2f9je2zz2p0x08s95xzsrpz55z" timestamp="1726932469"&gt;842&lt;/key&gt;&lt;/foreign-keys&gt;&lt;ref-type name="Journal Article"&gt;17&lt;/ref-type&gt;&lt;contributors&gt;&lt;authors&gt;&lt;author&gt;Niu, Jiaojiao&lt;/author&gt;&lt;author&gt;Chen, Yeng&lt;/author&gt;&lt;author&gt;Chai, Hwa Chia&lt;/author&gt;&lt;author&gt;Sasidharan, Sreenivasan&lt;/author&gt;&lt;/authors&gt;&lt;/contributors&gt;&lt;titles&gt;&lt;title&gt;Exploring MiR-484 Regulation by Polyalthia longifolia: A Promising Biomarker and Therapeutic Target in Cervical Cancer through Integrated Bioinformatics and an In Vitro Analysis&lt;/title&gt;&lt;secondary-title&gt;Biomedicines&lt;/secondary-title&gt;&lt;/titles&gt;&lt;periodical&gt;&lt;full-title&gt;Biomedicines&lt;/full-title&gt;&lt;/periodical&gt;&lt;pages&gt;909&lt;/pages&gt;&lt;volume&gt;12&lt;/volume&gt;&lt;number&gt;4&lt;/number&gt;&lt;dates&gt;&lt;year&gt;2024&lt;/year&gt;&lt;/dates&gt;&lt;isbn&gt;2227-9059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9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D01C8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D01C8">
              <w:rPr>
                <w:rFonts w:ascii="Times New Roman" w:hAnsi="Times New Roman" w:cs="Times New Roman"/>
                <w:i/>
                <w:sz w:val="24"/>
                <w:szCs w:val="24"/>
              </w:rPr>
              <w:t>TGFβ-1, TRIM26, CCPG1, MTR, LGMN, SLC38A2, ATP6AP1, CIRBP, PTP4A1, IGFBP7, CYR61, CKAP5, CLPTM1, FAM120A, TMX2, NCSTN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afari&lt;/Author&gt;&lt;Year&gt;2024&lt;/Year&gt;&lt;RecNum&gt;843&lt;/RecNum&gt;&lt;DisplayText&gt;[80]&lt;/DisplayText&gt;&lt;record&gt;&lt;rec-number&gt;843&lt;/rec-number&gt;&lt;foreign-keys&gt;&lt;key app="EN" db-id="vdsfzrs9ot2f9je2zz2p0x08s95xzsrpz55z" timestamp="1726932586"&gt;843&lt;/key&gt;&lt;/foreign-keys&gt;&lt;ref-type name="Journal Article"&gt;17&lt;/ref-type&gt;&lt;contributors&gt;&lt;authors&gt;&lt;author&gt;Jafari, Ameneh&lt;/author&gt;&lt;author&gt;Farahani, Masoumeh&lt;/author&gt;&lt;author&gt;Abdollahpour-Alitappeh, Meghdad&lt;/author&gt;&lt;author&gt;Manzari-Tavakoli, Asma&lt;/author&gt;&lt;author&gt;Yazdani, Mohsen&lt;/author&gt;&lt;author&gt;Rezaei-Tavirani, Mostafa&lt;/author&gt;&lt;/authors&gt;&lt;/contributors&gt;&lt;titles&gt;&lt;title&gt;Unveiling diagnostic and therapeutic strategies for cervical cancer: biomarker discovery through proteomics approaches and exploring the role of cervical cancer stem cells&lt;/title&gt;&lt;secondary-title&gt;Frontiers in Oncology&lt;/secondary-title&gt;&lt;/titles&gt;&lt;periodical&gt;&lt;full-title&gt;Frontiers in oncology&lt;/full-title&gt;&lt;/periodical&gt;&lt;pages&gt;1277772&lt;/pages&gt;&lt;volume&gt;13&lt;/volume&gt;&lt;dates&gt;&lt;year&gt;2024&lt;/year&gt;&lt;/dates&gt;&lt;isbn&gt;2234-943X&lt;/isbn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0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D01C8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D01C8">
              <w:rPr>
                <w:rFonts w:ascii="Times New Roman" w:hAnsi="Times New Roman" w:cs="Times New Roman"/>
                <w:i/>
                <w:sz w:val="24"/>
                <w:szCs w:val="24"/>
              </w:rPr>
              <w:t>ATF5, PARM1, TRAF2, LTB, KRT36, NINJ1, ATP6V1D, PLIN3, NDFIP2, SSH3, AHNAK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ao&lt;/Author&gt;&lt;Year&gt;2024&lt;/Year&gt;&lt;RecNum&gt;844&lt;/RecNum&gt;&lt;DisplayText&gt;[81]&lt;/DisplayText&gt;&lt;record&gt;&lt;rec-number&gt;844&lt;/rec-number&gt;&lt;foreign-keys&gt;&lt;key app="EN" db-id="vdsfzrs9ot2f9je2zz2p0x08s95xzsrpz55z" timestamp="1726932760"&gt;844&lt;/key&gt;&lt;/foreign-keys&gt;&lt;ref-type name="Journal Article"&gt;17&lt;/ref-type&gt;&lt;contributors&gt;&lt;authors&gt;&lt;author&gt;Gao, Jia Yin&lt;/author&gt;&lt;author&gt;Zhao, Anqi&lt;/author&gt;&lt;author&gt;Ain, Qurat Ul&lt;/author&gt;&lt;author&gt;Sun, Haizhu&lt;/author&gt;&lt;author&gt;Qiu, XiaoHong&lt;/author&gt;&lt;/authors&gt;&lt;/contributors&gt;&lt;titles&gt;&lt;title&gt;Activating Transcription Factor 5; A Potential Prognostic Molecular Biomarker for Cervical Cancer (CC)&lt;/title&gt;&lt;secondary-title&gt;J. Obstetrics Gynecology and Reproductive Sciences&lt;/secondary-title&gt;&lt;/titles&gt;&lt;periodical&gt;&lt;full-title&gt;J. Obstetrics Gynecology and Reproductive Sciences&lt;/full-title&gt;&lt;/periodical&gt;&lt;volume&gt;8&lt;/volume&gt;&lt;number&gt;6&lt;/number&gt;&lt;dates&gt;&lt;year&gt;2024&lt;/year&gt;&lt;/dates&gt;&lt;urls&gt;&lt;/urls&gt;&lt;/record&gt;&lt;/Cite&gt;&lt;/EndNote&gt;</w:instrTex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1]</w:t>
            </w:r>
            <w:r w:rsidRPr="0061373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D01C8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42AD4">
              <w:rPr>
                <w:rFonts w:ascii="Times New Roman" w:hAnsi="Times New Roman" w:cs="Times New Roman"/>
                <w:i/>
                <w:sz w:val="24"/>
                <w:szCs w:val="24"/>
              </w:rPr>
              <w:t>IL24, ANKRD22, ACOX2, CXCL8, CRYAB, SPP1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ong&lt;/Author&gt;&lt;Year&gt;2024&lt;/Year&gt;&lt;RecNum&gt;850&lt;/RecNum&gt;&lt;DisplayText&gt;[82]&lt;/DisplayText&gt;&lt;record&gt;&lt;rec-number&gt;850&lt;/rec-number&gt;&lt;foreign-keys&gt;&lt;key app="EN" db-id="vdsfzrs9ot2f9je2zz2p0x08s95xzsrpz55z" timestamp="1726991390"&gt;850&lt;/key&gt;&lt;/foreign-keys&gt;&lt;ref-type name="Journal Article"&gt;17&lt;/ref-type&gt;&lt;contributors&gt;&lt;authors&gt;&lt;author&gt;Song, Min&lt;/author&gt;&lt;author&gt;Yuan, Hongtao&lt;/author&gt;&lt;author&gt;Zhang, Jie&lt;/author&gt;&lt;author&gt;Wang, Jing&lt;/author&gt;&lt;author&gt;Yu, Jianhua&lt;/author&gt;&lt;author&gt;Wang, Wei&lt;/author&gt;&lt;/authors&gt;&lt;/contributors&gt;&lt;titles&gt;&lt;title&gt;Inhibitory effect of human interleukin-24 on the proliferation, migration, and invasion of cervical cancer cells&lt;/title&gt;&lt;secondary-title&gt;Journal of International Medical Research&lt;/secondary-title&gt;&lt;/titles&gt;&lt;periodical&gt;&lt;full-title&gt;Journal of International Medical Research&lt;/full-title&gt;&lt;/periodical&gt;&lt;pages&gt;03000605241259655&lt;/pages&gt;&lt;volume&gt;52&lt;/volume&gt;&lt;number&gt;7&lt;/number&gt;&lt;dates&gt;&lt;year&gt;2024&lt;/year&gt;&lt;/dates&gt;&lt;isbn&gt;0300-0605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EA3A57" w:rsidRPr="00613738" w:rsidTr="00006B9C">
        <w:tc>
          <w:tcPr>
            <w:tcW w:w="610" w:type="pct"/>
            <w:vAlign w:val="center"/>
          </w:tcPr>
          <w:p w:rsidR="00EA3A57" w:rsidRPr="00613738" w:rsidRDefault="00EA3A57" w:rsidP="00006B9C">
            <w:pPr>
              <w:pStyle w:val="ListParagraph"/>
              <w:numPr>
                <w:ilvl w:val="0"/>
                <w:numId w:val="1"/>
              </w:num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726" w:type="pct"/>
          </w:tcPr>
          <w:p w:rsidR="00EA3A57" w:rsidRPr="004D01C8" w:rsidRDefault="00EA3A57" w:rsidP="00006B9C">
            <w:pPr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442AD4">
              <w:rPr>
                <w:rFonts w:ascii="Times New Roman" w:hAnsi="Times New Roman" w:cs="Times New Roman"/>
                <w:i/>
                <w:sz w:val="24"/>
                <w:szCs w:val="24"/>
              </w:rPr>
              <w:t>AC123032.1, LINCO2582, GAGE2A, REG3A, SOHSL1, TRIM53CP, GSTA1, AMBN, AL033397.1, TRIM49, KIF1A, SLC26A3, LINC01811, CT45A1, ALOX15P2, AC009831.2, GPX6, HOXC12, TRIM49B, AC097713.2, TRIM43, FLJ36000, FGF99, HELT, KRTAP19-1, ZIC3, LINC01639, NMRAL2P, AL163953.1, LINC02492, LINC02620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  <w:tc>
          <w:tcPr>
            <w:tcW w:w="664" w:type="pct"/>
            <w:vAlign w:val="center"/>
          </w:tcPr>
          <w:p w:rsidR="00EA3A57" w:rsidRPr="00613738" w:rsidRDefault="00EA3A57" w:rsidP="00006B9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an&lt;/Author&gt;&lt;Year&gt;2024&lt;/Year&gt;&lt;RecNum&gt;851&lt;/RecNum&gt;&lt;DisplayText&gt;[83]&lt;/DisplayText&gt;&lt;record&gt;&lt;rec-number&gt;851&lt;/rec-number&gt;&lt;foreign-keys&gt;&lt;key app="EN" db-id="vdsfzrs9ot2f9je2zz2p0x08s95xzsrpz55z" timestamp="1726991812"&gt;851&lt;/key&gt;&lt;/foreign-keys&gt;&lt;ref-type name="Journal Article"&gt;17&lt;/ref-type&gt;&lt;contributors&gt;&lt;authors&gt;&lt;author&gt;Han, DM&lt;/author&gt;&lt;author&gt;Wu, CH&lt;/author&gt;&lt;author&gt;Ling, B&lt;/author&gt;&lt;author&gt;Jin, H&lt;/author&gt;&lt;/authors&gt;&lt;/contributors&gt;&lt;titles&gt;&lt;title&gt;Cervical cancer with transferrin receptors has a poor prognosis and is associated with immune infiltration, according to a comprehensive bioinformatics study&lt;/title&gt;&lt;secondary-title&gt;Cancer Adv&lt;/secondary-title&gt;&lt;/titles&gt;&lt;periodical&gt;&lt;full-title&gt;Cancer Adv&lt;/full-title&gt;&lt;/periodical&gt;&lt;pages&gt;e24006&lt;/pages&gt;&lt;volume&gt;7&lt;/volume&gt;&lt;dates&gt;&lt;year&gt;2024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</w:tbl>
    <w:p w:rsidR="00993BFF" w:rsidRDefault="00993BFF" w:rsidP="00A26BC0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993BFF" w:rsidRDefault="00993BFF" w:rsidP="00A26BC0">
      <w:pPr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:rsidR="00A26BC0" w:rsidRPr="007F4B8D" w:rsidRDefault="005072FD" w:rsidP="00A26BC0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able S10</w:t>
      </w:r>
      <w:r w:rsidR="00A26BC0" w:rsidRPr="007F4B8D">
        <w:rPr>
          <w:rFonts w:ascii="Times New Roman" w:hAnsi="Times New Roman" w:cs="Times New Roman"/>
          <w:sz w:val="24"/>
          <w:szCs w:val="24"/>
        </w:rPr>
        <w:t xml:space="preserve">. The average values of RMSD, RMSF, </w:t>
      </w:r>
      <w:r w:rsidR="00A26BC0">
        <w:rPr>
          <w:rFonts w:ascii="Times New Roman" w:hAnsi="Times New Roman" w:cs="Times New Roman"/>
          <w:sz w:val="24"/>
          <w:szCs w:val="24"/>
        </w:rPr>
        <w:t>SASA, Radius of gyration (</w:t>
      </w:r>
      <w:proofErr w:type="spellStart"/>
      <w:r w:rsidR="00A26BC0">
        <w:rPr>
          <w:rFonts w:ascii="Times New Roman" w:hAnsi="Times New Roman" w:cs="Times New Roman"/>
          <w:sz w:val="24"/>
          <w:szCs w:val="24"/>
        </w:rPr>
        <w:t>Rg</w:t>
      </w:r>
      <w:proofErr w:type="spellEnd"/>
      <w:r w:rsidR="00A26BC0">
        <w:rPr>
          <w:rFonts w:ascii="Times New Roman" w:hAnsi="Times New Roman" w:cs="Times New Roman"/>
          <w:sz w:val="24"/>
          <w:szCs w:val="24"/>
        </w:rPr>
        <w:t>), and MM-PBSA binding free energy</w:t>
      </w:r>
      <w:r w:rsidR="00A26BC0" w:rsidRPr="007F4B8D">
        <w:rPr>
          <w:rFonts w:ascii="Times New Roman" w:hAnsi="Times New Roman" w:cs="Times New Roman"/>
          <w:sz w:val="24"/>
          <w:szCs w:val="24"/>
        </w:rPr>
        <w:t xml:space="preserve"> </w:t>
      </w:r>
      <w:r w:rsidR="00A26BC0" w:rsidRPr="00C07C7B">
        <w:rPr>
          <w:rFonts w:ascii="Times New Roman" w:hAnsi="Times New Roman" w:cs="Times New Roman"/>
          <w:sz w:val="24"/>
          <w:szCs w:val="24"/>
        </w:rPr>
        <w:t xml:space="preserve">for </w:t>
      </w:r>
      <w:r w:rsidR="00A26BC0">
        <w:rPr>
          <w:rFonts w:ascii="Times New Roman" w:hAnsi="Times New Roman" w:cs="Times New Roman"/>
          <w:sz w:val="24"/>
          <w:szCs w:val="24"/>
        </w:rPr>
        <w:t xml:space="preserve">the highest-ranked </w:t>
      </w:r>
      <w:r w:rsidR="00A27289">
        <w:rPr>
          <w:rFonts w:ascii="Times New Roman" w:hAnsi="Times New Roman" w:cs="Times New Roman"/>
          <w:sz w:val="24"/>
          <w:szCs w:val="24"/>
        </w:rPr>
        <w:t>protein-ligand</w:t>
      </w:r>
      <w:r w:rsidR="00A26BC0" w:rsidRPr="00C07C7B">
        <w:rPr>
          <w:rFonts w:ascii="Times New Roman" w:hAnsi="Times New Roman" w:cs="Times New Roman"/>
          <w:sz w:val="24"/>
          <w:szCs w:val="24"/>
        </w:rPr>
        <w:t xml:space="preserve"> complexes</w:t>
      </w:r>
      <w:r w:rsidR="00A26BC0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ListTable31"/>
        <w:tblW w:w="5000" w:type="pct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012"/>
        <w:gridCol w:w="1610"/>
        <w:gridCol w:w="1582"/>
        <w:gridCol w:w="1518"/>
        <w:gridCol w:w="1202"/>
        <w:gridCol w:w="1430"/>
        <w:gridCol w:w="6"/>
      </w:tblGrid>
      <w:tr w:rsidR="00A26BC0" w:rsidRPr="00367526" w:rsidTr="00896C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75" w:type="pct"/>
            <w:vMerge w:val="restar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both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Name of Complex</w:t>
            </w:r>
          </w:p>
        </w:tc>
        <w:tc>
          <w:tcPr>
            <w:tcW w:w="3158" w:type="pct"/>
            <w:gridSpan w:val="4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MD Simulation Study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764" w:type="pct"/>
            <w:tcBorders>
              <w:top w:val="single" w:sz="8" w:space="0" w:color="auto"/>
              <w:left w:val="nil"/>
              <w:right w:val="nil"/>
            </w:tcBorders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3" w:type="pct"/>
            <w:tcBorders>
              <w:top w:val="single" w:sz="8" w:space="0" w:color="auto"/>
              <w:left w:val="nil"/>
              <w:right w:val="nil"/>
            </w:tcBorders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</w:tr>
      <w:tr w:rsidR="00A26BC0" w:rsidRPr="00367526" w:rsidTr="00896C09">
        <w:trPr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75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both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  <w:tc>
          <w:tcPr>
            <w:tcW w:w="8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 xml:space="preserve">Average RMSD </w:t>
            </w:r>
          </w:p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(</w:t>
            </w:r>
            <w:bookmarkStart w:id="1" w:name="_Hlk166090648"/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Å</w:t>
            </w:r>
            <w:bookmarkEnd w:id="1"/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 xml:space="preserve">Average RMSF </w:t>
            </w:r>
          </w:p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(</w:t>
            </w:r>
            <w:bookmarkStart w:id="2" w:name="_Hlk166091228"/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Å</w:t>
            </w:r>
            <w:bookmarkEnd w:id="2"/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)</w:t>
            </w:r>
          </w:p>
        </w:tc>
        <w:tc>
          <w:tcPr>
            <w:tcW w:w="81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Average SASA</w:t>
            </w:r>
          </w:p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(Å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 xml:space="preserve">Average </w:t>
            </w:r>
            <w:proofErr w:type="spellStart"/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Rg</w:t>
            </w:r>
            <w:proofErr w:type="spellEnd"/>
          </w:p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(Å)</w:t>
            </w:r>
          </w:p>
        </w:tc>
        <w:tc>
          <w:tcPr>
            <w:tcW w:w="76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 xml:space="preserve"> Average BFE</w:t>
            </w:r>
          </w:p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  <w:t>(Å)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</w:tr>
      <w:tr w:rsidR="00A26BC0" w:rsidRPr="00367526" w:rsidTr="00896C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both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bookmarkStart w:id="3" w:name="_Hlk166023872"/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 xml:space="preserve">CDK1 </w:t>
            </w:r>
            <w:r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 xml:space="preserve"> </w:t>
            </w:r>
            <w:r w:rsidRPr="00367526">
              <w:rPr>
                <w:rFonts w:ascii="Times New Roman" w:hAnsi="Times New Roman"/>
                <w:bCs/>
                <w:i/>
                <w:color w:val="000000" w:themeColor="text1"/>
                <w:sz w:val="24"/>
                <w:szCs w:val="24"/>
                <w:shd w:val="clear" w:color="auto" w:fill="FFFFFF"/>
              </w:rPr>
              <w:t>vs.</w:t>
            </w: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67526">
              <w:rPr>
                <w:rFonts w:ascii="Times New Roman" w:hAnsi="Times New Roman"/>
                <w:sz w:val="24"/>
                <w:szCs w:val="24"/>
              </w:rPr>
              <w:t>Ponatinib</w:t>
            </w:r>
            <w:proofErr w:type="spellEnd"/>
          </w:p>
        </w:tc>
        <w:tc>
          <w:tcPr>
            <w:tcW w:w="8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1.5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1.24</w:t>
            </w:r>
          </w:p>
        </w:tc>
        <w:tc>
          <w:tcPr>
            <w:tcW w:w="8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14406.6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20.47</w:t>
            </w:r>
          </w:p>
        </w:tc>
        <w:tc>
          <w:tcPr>
            <w:tcW w:w="7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F4437F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F4437F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146.6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</w:tr>
      <w:tr w:rsidR="00A26BC0" w:rsidRPr="00367526" w:rsidTr="00896C09">
        <w:trPr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both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CDC20</w:t>
            </w:r>
            <w:r w:rsidRPr="00367526">
              <w:rPr>
                <w:rFonts w:ascii="Times New Roman" w:hAnsi="Times New Roman"/>
                <w:bCs/>
                <w:i/>
                <w:color w:val="000000" w:themeColor="text1"/>
                <w:sz w:val="24"/>
                <w:szCs w:val="24"/>
                <w:shd w:val="clear" w:color="auto" w:fill="FFFFFF"/>
              </w:rPr>
              <w:t>vs.</w:t>
            </w: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67526">
              <w:rPr>
                <w:rFonts w:ascii="Times New Roman" w:hAnsi="Times New Roman"/>
                <w:sz w:val="24"/>
                <w:szCs w:val="24"/>
              </w:rPr>
              <w:t>Irinotecan</w:t>
            </w:r>
            <w:proofErr w:type="spellEnd"/>
          </w:p>
        </w:tc>
        <w:tc>
          <w:tcPr>
            <w:tcW w:w="8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1.1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0.905</w:t>
            </w:r>
          </w:p>
        </w:tc>
        <w:tc>
          <w:tcPr>
            <w:tcW w:w="8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12422.8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18.64</w:t>
            </w:r>
          </w:p>
        </w:tc>
        <w:tc>
          <w:tcPr>
            <w:tcW w:w="7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F4437F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F4437F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153.9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</w:tr>
      <w:tr w:rsidR="00A26BC0" w:rsidRPr="00367526" w:rsidTr="00896C0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7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both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TOP2A</w:t>
            </w:r>
            <w:r w:rsidRPr="00367526">
              <w:rPr>
                <w:rFonts w:ascii="Times New Roman" w:hAnsi="Times New Roman"/>
                <w:bCs/>
                <w:i/>
                <w:color w:val="000000" w:themeColor="text1"/>
                <w:sz w:val="24"/>
                <w:szCs w:val="24"/>
                <w:shd w:val="clear" w:color="auto" w:fill="FFFFFF"/>
              </w:rPr>
              <w:t>vs.</w:t>
            </w:r>
            <w:r w:rsidR="00126ED5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P</w:t>
            </w:r>
            <w:r w:rsidRPr="00367526">
              <w:rPr>
                <w:rFonts w:ascii="Times New Roman" w:hAnsi="Times New Roman"/>
                <w:sz w:val="24"/>
                <w:szCs w:val="24"/>
              </w:rPr>
              <w:t>azopanib</w:t>
            </w:r>
          </w:p>
        </w:tc>
        <w:tc>
          <w:tcPr>
            <w:tcW w:w="8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3.4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8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1.69</w:t>
            </w:r>
          </w:p>
        </w:tc>
        <w:tc>
          <w:tcPr>
            <w:tcW w:w="8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19010.49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64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367526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23.16</w:t>
            </w:r>
          </w:p>
        </w:tc>
        <w:tc>
          <w:tcPr>
            <w:tcW w:w="76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A26BC0" w:rsidRPr="00F4437F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  <w:r w:rsidRPr="00F4437F"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  <w:t>252.4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26BC0" w:rsidRPr="00367526" w:rsidRDefault="00A26BC0" w:rsidP="00896C09">
            <w:pPr>
              <w:autoSpaceDE w:val="0"/>
              <w:autoSpaceDN w:val="0"/>
              <w:adjustRightInd w:val="0"/>
              <w:snapToGrid w:val="0"/>
              <w:jc w:val="center"/>
              <w:rPr>
                <w:rFonts w:ascii="Times New Roman" w:hAnsi="Times New Roman"/>
                <w:bCs/>
                <w:color w:val="000000" w:themeColor="text1"/>
                <w:sz w:val="24"/>
                <w:szCs w:val="24"/>
                <w:shd w:val="clear" w:color="auto" w:fill="FFFFFF"/>
              </w:rPr>
            </w:pPr>
          </w:p>
        </w:tc>
      </w:tr>
      <w:bookmarkEnd w:id="3"/>
    </w:tbl>
    <w:p w:rsidR="00A26BC0" w:rsidRDefault="00A26BC0" w:rsidP="00A26BC0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:rsidR="00A26BC0" w:rsidRDefault="00A26BC0" w:rsidP="00A26BC0">
      <w:pPr>
        <w:tabs>
          <w:tab w:val="left" w:pos="2100"/>
        </w:tabs>
        <w:rPr>
          <w:rFonts w:ascii="Times New Roman" w:hAnsi="Times New Roman" w:cs="Times New Roman"/>
          <w:b/>
          <w:sz w:val="24"/>
          <w:szCs w:val="24"/>
        </w:rPr>
      </w:pPr>
    </w:p>
    <w:p w:rsidR="00A26BC0" w:rsidRDefault="00A26BC0" w:rsidP="00A26BC0">
      <w:pPr>
        <w:spacing w:after="10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E60AAD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6EE993AF" wp14:editId="11D385E1">
            <wp:extent cx="3931920" cy="2889504"/>
            <wp:effectExtent l="0" t="0" r="0" b="6350"/>
            <wp:docPr id="5" name="Picture 5" descr="G:\China_2023\Fang_Research Paper\Aug_2024_PrJ\CC_MMR_Oct2024\jolly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:\China_2023\Fang_Research Paper\Aug_2024_PrJ\CC_MMR_Oct2024\jolly1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1920" cy="28895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26BC0" w:rsidRPr="001C22FD" w:rsidRDefault="00A26BC0" w:rsidP="00A26BC0">
      <w:pPr>
        <w:tabs>
          <w:tab w:val="left" w:pos="1185"/>
        </w:tabs>
        <w:spacing w:after="1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 S1</w:t>
      </w:r>
      <w:r w:rsidRPr="001C22FD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23A2B">
        <w:rPr>
          <w:rFonts w:ascii="Times New Roman" w:hAnsi="Times New Roman" w:cs="Times New Roman"/>
          <w:sz w:val="24"/>
          <w:szCs w:val="24"/>
        </w:rPr>
        <w:t xml:space="preserve">The top five hub genes were </w:t>
      </w:r>
      <w:r>
        <w:rPr>
          <w:rFonts w:ascii="Times New Roman" w:hAnsi="Times New Roman" w:cs="Times New Roman"/>
          <w:sz w:val="24"/>
          <w:szCs w:val="24"/>
        </w:rPr>
        <w:t xml:space="preserve">obtained from </w:t>
      </w:r>
      <w:r w:rsidRPr="001C22FD">
        <w:rPr>
          <w:rFonts w:ascii="Times New Roman" w:hAnsi="Times New Roman" w:cs="Times New Roman"/>
          <w:sz w:val="24"/>
          <w:szCs w:val="24"/>
        </w:rPr>
        <w:t>the literature review</w:t>
      </w:r>
      <w:r>
        <w:rPr>
          <w:rFonts w:ascii="Times New Roman" w:hAnsi="Times New Roman" w:cs="Times New Roman"/>
          <w:sz w:val="24"/>
          <w:szCs w:val="24"/>
        </w:rPr>
        <w:t xml:space="preserve"> through the PPI network analysis.</w:t>
      </w:r>
    </w:p>
    <w:sectPr w:rsidR="00A26BC0" w:rsidRPr="001C22FD" w:rsidSect="00A26BC0">
      <w:footerReference w:type="default" r:id="rId8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B0957" w:rsidRDefault="007B0957" w:rsidP="00A26BC0">
      <w:pPr>
        <w:spacing w:after="0" w:line="240" w:lineRule="auto"/>
      </w:pPr>
      <w:r>
        <w:separator/>
      </w:r>
    </w:p>
  </w:endnote>
  <w:endnote w:type="continuationSeparator" w:id="0">
    <w:p w:rsidR="007B0957" w:rsidRDefault="007B0957" w:rsidP="00A26BC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10518085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26BC0" w:rsidRDefault="00A26BC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B5077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677A04" w:rsidRDefault="007B095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B0957" w:rsidRDefault="007B0957" w:rsidP="00A26BC0">
      <w:pPr>
        <w:spacing w:after="0" w:line="240" w:lineRule="auto"/>
      </w:pPr>
      <w:r>
        <w:separator/>
      </w:r>
    </w:p>
  </w:footnote>
  <w:footnote w:type="continuationSeparator" w:id="0">
    <w:p w:rsidR="007B0957" w:rsidRDefault="007B0957" w:rsidP="00A26BC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A294251"/>
    <w:multiLevelType w:val="hybridMultilevel"/>
    <w:tmpl w:val="25965F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1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26BC0"/>
    <w:rsid w:val="00126ED5"/>
    <w:rsid w:val="001E102A"/>
    <w:rsid w:val="0025662C"/>
    <w:rsid w:val="005072FD"/>
    <w:rsid w:val="00575DD7"/>
    <w:rsid w:val="005B5077"/>
    <w:rsid w:val="00634470"/>
    <w:rsid w:val="006805BE"/>
    <w:rsid w:val="00794CB7"/>
    <w:rsid w:val="007B0957"/>
    <w:rsid w:val="00870498"/>
    <w:rsid w:val="00993BFF"/>
    <w:rsid w:val="009E4D4C"/>
    <w:rsid w:val="00A15645"/>
    <w:rsid w:val="00A23A2B"/>
    <w:rsid w:val="00A26BC0"/>
    <w:rsid w:val="00A27289"/>
    <w:rsid w:val="00AB78EE"/>
    <w:rsid w:val="00AC1D5B"/>
    <w:rsid w:val="00B2137D"/>
    <w:rsid w:val="00B3290D"/>
    <w:rsid w:val="00B52B1A"/>
    <w:rsid w:val="00DC60E7"/>
    <w:rsid w:val="00E21BE9"/>
    <w:rsid w:val="00EA3A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BC1C5C7D-F5EC-41CC-8BAB-BB69FB3A36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26BC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26BC0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stTable31">
    <w:name w:val="List Table 31"/>
    <w:basedOn w:val="TableNormal"/>
    <w:uiPriority w:val="48"/>
    <w:rsid w:val="00A26BC0"/>
    <w:pPr>
      <w:spacing w:after="0" w:line="240" w:lineRule="auto"/>
    </w:pPr>
    <w:rPr>
      <w:rFonts w:ascii="Calibri" w:eastAsia="Calibri" w:hAnsi="Calibri" w:cs="Times New Roman"/>
    </w:rPr>
    <w:tblPr>
      <w:tblStyleRowBandSize w:val="1"/>
      <w:tblStyleColBandSize w:val="1"/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shd w:val="clear" w:color="auto" w:fill="000000"/>
      </w:tcPr>
    </w:tblStylePr>
    <w:tblStylePr w:type="lastRow">
      <w:rPr>
        <w:b/>
        <w:bCs/>
      </w:rPr>
      <w:tblPr/>
      <w:tcPr>
        <w:tcBorders>
          <w:top w:val="double" w:sz="4" w:space="0" w:color="000000"/>
        </w:tcBorders>
        <w:shd w:val="clear" w:color="auto" w:fill="FFFFFF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/>
      </w:tcPr>
    </w:tblStylePr>
    <w:tblStylePr w:type="band1Vert">
      <w:tblPr/>
      <w:tcPr>
        <w:tcBorders>
          <w:left w:val="single" w:sz="4" w:space="0" w:color="000000"/>
          <w:right w:val="single" w:sz="4" w:space="0" w:color="000000"/>
        </w:tcBorders>
      </w:tcPr>
    </w:tblStylePr>
    <w:tblStylePr w:type="band1Horz">
      <w:tblPr/>
      <w:tcPr>
        <w:tcBorders>
          <w:top w:val="single" w:sz="4" w:space="0" w:color="000000"/>
          <w:bottom w:val="single" w:sz="4" w:space="0" w:color="000000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/>
          <w:left w:val="nil"/>
        </w:tcBorders>
      </w:tcPr>
    </w:tblStylePr>
    <w:tblStylePr w:type="swCell">
      <w:tblPr/>
      <w:tcPr>
        <w:tcBorders>
          <w:top w:val="double" w:sz="4" w:space="0" w:color="000000"/>
          <w:right w:val="nil"/>
        </w:tcBorders>
      </w:tcPr>
    </w:tblStylePr>
  </w:style>
  <w:style w:type="paragraph" w:styleId="Footer">
    <w:name w:val="footer"/>
    <w:basedOn w:val="Normal"/>
    <w:link w:val="FooterChar"/>
    <w:uiPriority w:val="99"/>
    <w:unhideWhenUsed/>
    <w:rsid w:val="00A26BC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26BC0"/>
  </w:style>
  <w:style w:type="paragraph" w:styleId="Header">
    <w:name w:val="header"/>
    <w:basedOn w:val="Normal"/>
    <w:link w:val="HeaderChar"/>
    <w:uiPriority w:val="99"/>
    <w:unhideWhenUsed/>
    <w:rsid w:val="00A26BC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26BC0"/>
  </w:style>
  <w:style w:type="character" w:styleId="Emphasis">
    <w:name w:val="Emphasis"/>
    <w:basedOn w:val="DefaultParagraphFont"/>
    <w:uiPriority w:val="20"/>
    <w:qFormat/>
    <w:rsid w:val="00EA3A57"/>
    <w:rPr>
      <w:i/>
      <w:iCs/>
    </w:rPr>
  </w:style>
  <w:style w:type="paragraph" w:styleId="ListParagraph">
    <w:name w:val="List Paragraph"/>
    <w:basedOn w:val="Normal"/>
    <w:uiPriority w:val="34"/>
    <w:qFormat/>
    <w:rsid w:val="00EA3A5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</TotalTime>
  <Pages>6</Pages>
  <Words>13246</Words>
  <Characters>75242</Characters>
  <Application>Microsoft Office Word</Application>
  <DocSecurity>0</DocSecurity>
  <Lines>4702</Lines>
  <Paragraphs>38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6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72</cp:revision>
  <dcterms:created xsi:type="dcterms:W3CDTF">2024-12-06T07:21:00Z</dcterms:created>
  <dcterms:modified xsi:type="dcterms:W3CDTF">2025-04-13T0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54092f633a1c9aa9fb2290cf9697ef00b20648702bf59a13b3c4b5dc3edc44b</vt:lpwstr>
  </property>
</Properties>
</file>